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A0AD6F4" w14:textId="0BB1FFEC" w:rsidR="000A66E6" w:rsidRPr="00265CF1" w:rsidRDefault="00A24184" w:rsidP="000A66E6">
      <w:pPr>
        <w:tabs>
          <w:tab w:val="left" w:pos="851"/>
        </w:tabs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bookmarkStart w:id="0" w:name="_Hlk81305073"/>
      <w:r w:rsidRPr="00265CF1">
        <w:rPr>
          <w:rFonts w:ascii="Times New Roman" w:hAnsi="Times New Roman" w:cs="Times New Roman"/>
          <w:b/>
          <w:bCs/>
          <w:sz w:val="24"/>
          <w:szCs w:val="24"/>
        </w:rPr>
        <w:t>Supporting table</w:t>
      </w:r>
      <w:r w:rsidR="00675E5C" w:rsidRPr="00265CF1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 </w:t>
      </w:r>
      <w:r w:rsidRPr="00265CF1">
        <w:rPr>
          <w:rFonts w:ascii="Times New Roman" w:hAnsi="Times New Roman" w:cs="Times New Roman"/>
          <w:b/>
          <w:bCs/>
          <w:sz w:val="24"/>
          <w:szCs w:val="24"/>
          <w:lang w:val="en-GB"/>
        </w:rPr>
        <w:t>5</w:t>
      </w:r>
      <w:r w:rsidR="00675E5C" w:rsidRPr="00265CF1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 – Risk of </w:t>
      </w:r>
      <w:r w:rsidRPr="00265CF1">
        <w:rPr>
          <w:rFonts w:ascii="Times New Roman" w:hAnsi="Times New Roman" w:cs="Times New Roman"/>
          <w:b/>
          <w:bCs/>
          <w:sz w:val="24"/>
          <w:szCs w:val="24"/>
          <w:lang w:val="en-GB"/>
        </w:rPr>
        <w:t>b</w:t>
      </w:r>
      <w:r w:rsidR="00675E5C" w:rsidRPr="00265CF1">
        <w:rPr>
          <w:rFonts w:ascii="Times New Roman" w:hAnsi="Times New Roman" w:cs="Times New Roman"/>
          <w:b/>
          <w:bCs/>
          <w:sz w:val="24"/>
          <w:szCs w:val="24"/>
          <w:lang w:val="en-GB"/>
        </w:rPr>
        <w:t>ias</w:t>
      </w:r>
      <w:r w:rsidR="00715762" w:rsidRPr="00265CF1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 </w:t>
      </w:r>
    </w:p>
    <w:tbl>
      <w:tblPr>
        <w:tblpPr w:leftFromText="180" w:rightFromText="180" w:vertAnchor="page" w:horzAnchor="margin" w:tblpY="2161"/>
        <w:tblW w:w="800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491"/>
        <w:gridCol w:w="1274"/>
        <w:gridCol w:w="1318"/>
        <w:gridCol w:w="919"/>
      </w:tblGrid>
      <w:tr w:rsidR="000A66E6" w:rsidRPr="00715762" w14:paraId="4B6B537D" w14:textId="77777777" w:rsidTr="0066483A">
        <w:trPr>
          <w:trHeight w:val="285"/>
        </w:trPr>
        <w:tc>
          <w:tcPr>
            <w:tcW w:w="4528" w:type="dxa"/>
            <w:vMerge w:val="restart"/>
            <w:tcBorders>
              <w:top w:val="single" w:sz="4" w:space="0" w:color="auto"/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  <w:hideMark/>
          </w:tcPr>
          <w:p w14:paraId="5FBEA0EF" w14:textId="4D9DB44B" w:rsidR="000A66E6" w:rsidRPr="00F52E3C" w:rsidRDefault="000A66E6" w:rsidP="000A66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bookmarkStart w:id="1" w:name="_Hlk81305060"/>
            <w:r w:rsidRPr="00F52E3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/>
              </w:rPr>
              <w:t>Questionnaire</w:t>
            </w:r>
          </w:p>
        </w:tc>
        <w:tc>
          <w:tcPr>
            <w:tcW w:w="2552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  <w:hideMark/>
          </w:tcPr>
          <w:p w14:paraId="2F30E809" w14:textId="77777777" w:rsidR="000A66E6" w:rsidRPr="00F52E3C" w:rsidRDefault="000A66E6" w:rsidP="000A66E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Statistical Methods</w:t>
            </w:r>
          </w:p>
        </w:tc>
        <w:tc>
          <w:tcPr>
            <w:tcW w:w="922" w:type="dxa"/>
            <w:vMerge w:val="restart"/>
            <w:tcBorders>
              <w:top w:val="single" w:sz="4" w:space="0" w:color="auto"/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  <w:hideMark/>
          </w:tcPr>
          <w:p w14:paraId="02427ABD" w14:textId="5A48CF5B" w:rsidR="000A66E6" w:rsidRPr="00F52E3C" w:rsidRDefault="000A66E6" w:rsidP="000A66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Overall Rating</w:t>
            </w:r>
            <w:r w:rsidR="0029198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*</w:t>
            </w:r>
          </w:p>
        </w:tc>
      </w:tr>
      <w:tr w:rsidR="000A66E6" w:rsidRPr="00715762" w14:paraId="178D0F3E" w14:textId="77777777" w:rsidTr="0066483A">
        <w:trPr>
          <w:trHeight w:val="1515"/>
        </w:trPr>
        <w:tc>
          <w:tcPr>
            <w:tcW w:w="4528" w:type="dxa"/>
            <w:vMerge/>
            <w:tcBorders>
              <w:left w:val="nil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F6ED068" w14:textId="77777777" w:rsidR="000A66E6" w:rsidRPr="00F52E3C" w:rsidRDefault="000A66E6" w:rsidP="000A66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  <w:hideMark/>
          </w:tcPr>
          <w:p w14:paraId="093E0924" w14:textId="77777777" w:rsidR="000A66E6" w:rsidRPr="00F52E3C" w:rsidRDefault="000A66E6" w:rsidP="000A66E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. Continuous scores: Correlations, or the area under the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br/>
              <w:t>receiver operating curve calculated?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  <w:hideMark/>
          </w:tcPr>
          <w:p w14:paraId="2BF15829" w14:textId="77777777" w:rsidR="000A66E6" w:rsidRPr="00F52E3C" w:rsidRDefault="000A66E6" w:rsidP="000A66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2.Dichotomous scores: Sensitivity and specificity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br/>
              <w:t>determined?</w:t>
            </w:r>
          </w:p>
        </w:tc>
        <w:tc>
          <w:tcPr>
            <w:tcW w:w="922" w:type="dxa"/>
            <w:vMerge/>
            <w:tcBorders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4CFEB91" w14:textId="77777777" w:rsidR="000A66E6" w:rsidRPr="00F52E3C" w:rsidRDefault="000A66E6" w:rsidP="000A66E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0A66E6" w:rsidRPr="00715762" w14:paraId="59330997" w14:textId="77777777" w:rsidTr="0066483A">
        <w:trPr>
          <w:trHeight w:val="285"/>
        </w:trPr>
        <w:tc>
          <w:tcPr>
            <w:tcW w:w="8002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  <w:hideMark/>
          </w:tcPr>
          <w:p w14:paraId="37587FFE" w14:textId="3BFAF5D1" w:rsidR="000A66E6" w:rsidRPr="00F52E3C" w:rsidRDefault="000A66E6" w:rsidP="000A66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/>
              </w:rPr>
              <w:t>Physical Activity</w:t>
            </w:r>
          </w:p>
        </w:tc>
      </w:tr>
      <w:tr w:rsidR="007F608D" w:rsidRPr="00715762" w14:paraId="6B301C3F" w14:textId="77777777" w:rsidTr="0066483A">
        <w:trPr>
          <w:trHeight w:val="147"/>
        </w:trPr>
        <w:tc>
          <w:tcPr>
            <w:tcW w:w="4528" w:type="dxa"/>
            <w:tcBorders>
              <w:top w:val="single" w:sz="4" w:space="0" w:color="auto"/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  <w:hideMark/>
          </w:tcPr>
          <w:p w14:paraId="1603C94A" w14:textId="72DD3ECE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ord-</w:t>
            </w:r>
            <w:proofErr w:type="spellStart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Trøndelag</w:t>
            </w:r>
            <w:proofErr w:type="spellEnd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Health Study PA Questionnaire (HUNT 1)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30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A4DD0C9" w14:textId="5C24910F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64F6BA4" w14:textId="31AD2B6C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922" w:type="dxa"/>
            <w:tcBorders>
              <w:top w:val="single" w:sz="4" w:space="0" w:color="auto"/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FE12408" w14:textId="5B67A79F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</w:tr>
      <w:tr w:rsidR="007F608D" w:rsidRPr="00715762" w14:paraId="565951AA" w14:textId="77777777" w:rsidTr="0066483A">
        <w:trPr>
          <w:trHeight w:val="147"/>
        </w:trPr>
        <w:tc>
          <w:tcPr>
            <w:tcW w:w="452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E281AE8" w14:textId="55541DA7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Past Year Total Physical Activity Questionnaire (PYTPAQ)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31</w:t>
            </w:r>
            <w:r w:rsidR="001F57B6" w:rsidRPr="00F52E3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39D42FF" w14:textId="3C2E6E92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3200F46" w14:textId="374C2256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922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FF6B3B8" w14:textId="7ECE0013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</w:tr>
      <w:tr w:rsidR="007F608D" w:rsidRPr="00715762" w14:paraId="7CC413A2" w14:textId="77777777" w:rsidTr="0066483A">
        <w:trPr>
          <w:trHeight w:val="147"/>
        </w:trPr>
        <w:tc>
          <w:tcPr>
            <w:tcW w:w="452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A856AB5" w14:textId="1BD6E6A4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Physical Activity Assessment Tool (PAAT)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32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B5B9717" w14:textId="5A224C26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3C03894" w14:textId="70D0288A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22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0475CE8" w14:textId="7CB0350F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</w:tr>
      <w:tr w:rsidR="007F608D" w:rsidRPr="00715762" w14:paraId="35072884" w14:textId="77777777" w:rsidTr="0066483A">
        <w:trPr>
          <w:trHeight w:val="147"/>
        </w:trPr>
        <w:tc>
          <w:tcPr>
            <w:tcW w:w="452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0EAAA70" w14:textId="6C8415E0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Minnesota Leisure Time Physical Activity Questionnaire (Minnesota LTPA Q)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33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5993014" w14:textId="46DBE66D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0D63B3F" w14:textId="7B79F90B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922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5ABA5DE" w14:textId="11541535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</w:tr>
      <w:tr w:rsidR="007F608D" w:rsidRPr="00715762" w14:paraId="4CFA1D06" w14:textId="77777777" w:rsidTr="0066483A">
        <w:trPr>
          <w:trHeight w:val="147"/>
        </w:trPr>
        <w:tc>
          <w:tcPr>
            <w:tcW w:w="452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9F4C6A6" w14:textId="76AB7F27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Single Item Physical Activity Measure (SI PA M)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34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E75C5F8" w14:textId="068C4AD7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73871A5" w14:textId="311C4BD4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922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B6C8369" w14:textId="00619843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</w:tr>
      <w:tr w:rsidR="007F608D" w:rsidRPr="00715762" w14:paraId="51DB9B05" w14:textId="77777777" w:rsidTr="0066483A">
        <w:trPr>
          <w:trHeight w:val="147"/>
        </w:trPr>
        <w:tc>
          <w:tcPr>
            <w:tcW w:w="452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FA76679" w14:textId="38D888C8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Godin Questionnaire (Godin Q)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33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412D9EB" w14:textId="75120C01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23EDB6D" w14:textId="113C2CF7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922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07489EA" w14:textId="4C95BA2D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</w:tr>
      <w:tr w:rsidR="007F608D" w:rsidRPr="00715762" w14:paraId="49C46ED8" w14:textId="77777777" w:rsidTr="0066483A">
        <w:trPr>
          <w:trHeight w:val="147"/>
        </w:trPr>
        <w:tc>
          <w:tcPr>
            <w:tcW w:w="452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0D6E475" w14:textId="05AC4D0A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CARDIA Physical Activity History (CARDIA)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33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F074DF1" w14:textId="44DBFFA8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646170D" w14:textId="5BE60A67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922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9EF3B57" w14:textId="232A0449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</w:tr>
      <w:tr w:rsidR="007F608D" w:rsidRPr="00715762" w14:paraId="7F890E15" w14:textId="77777777" w:rsidTr="0066483A">
        <w:trPr>
          <w:trHeight w:val="147"/>
        </w:trPr>
        <w:tc>
          <w:tcPr>
            <w:tcW w:w="452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FDD2013" w14:textId="63B66571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College Alumnus Questionnaire (College Alumnus Q)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33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12436F2" w14:textId="26F5A30D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55CA4AD" w14:textId="2A023668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922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E26549E" w14:textId="31EE017C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</w:tr>
      <w:tr w:rsidR="007F608D" w:rsidRPr="00715762" w14:paraId="732016EC" w14:textId="77777777" w:rsidTr="0066483A">
        <w:trPr>
          <w:trHeight w:val="147"/>
        </w:trPr>
        <w:tc>
          <w:tcPr>
            <w:tcW w:w="452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7EE2FEB" w14:textId="061E9409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Minnesota Heart Health Program Questionnaire (MHHP Q)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33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7B1209E" w14:textId="408BB8F4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13D0380" w14:textId="39D19D8F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922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CBBFE86" w14:textId="39965CC7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</w:tr>
      <w:tr w:rsidR="007F608D" w:rsidRPr="00715762" w14:paraId="56DDA247" w14:textId="77777777" w:rsidTr="0066483A">
        <w:trPr>
          <w:trHeight w:val="147"/>
        </w:trPr>
        <w:tc>
          <w:tcPr>
            <w:tcW w:w="452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A384CE7" w14:textId="16C32AAF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Modified Historical Leisure Activity Questionnaire (MHLAQ)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35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CEB2105" w14:textId="7297E1BA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35E9443" w14:textId="5CAF1ED4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922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E6A80D7" w14:textId="0DF98F03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</w:tr>
      <w:tr w:rsidR="007F608D" w:rsidRPr="00715762" w14:paraId="167C6904" w14:textId="77777777" w:rsidTr="0066483A">
        <w:trPr>
          <w:trHeight w:val="147"/>
        </w:trPr>
        <w:tc>
          <w:tcPr>
            <w:tcW w:w="452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145135C" w14:textId="59B7A32F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Modified version Active Australia Survey 1(MV – AAS1)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36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2048B03" w14:textId="2DAB88E9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355BCB7" w14:textId="747A2160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4</w:t>
            </w:r>
          </w:p>
        </w:tc>
        <w:tc>
          <w:tcPr>
            <w:tcW w:w="922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B35B563" w14:textId="0C5F58D0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4</w:t>
            </w:r>
          </w:p>
        </w:tc>
      </w:tr>
      <w:tr w:rsidR="007F608D" w:rsidRPr="00715762" w14:paraId="21E07D73" w14:textId="77777777" w:rsidTr="0066483A">
        <w:trPr>
          <w:trHeight w:val="147"/>
        </w:trPr>
        <w:tc>
          <w:tcPr>
            <w:tcW w:w="452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DD56DF5" w14:textId="4C29F580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lastRenderedPageBreak/>
              <w:t>Modified version Active Australia Survey</w:t>
            </w:r>
            <w:r w:rsidR="008C663E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(MV – AAS2)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37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FE82FFD" w14:textId="29781CA6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985CA89" w14:textId="7FEFE4F1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4</w:t>
            </w:r>
          </w:p>
        </w:tc>
        <w:tc>
          <w:tcPr>
            <w:tcW w:w="922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CB7CA81" w14:textId="312EF8AF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4</w:t>
            </w:r>
          </w:p>
        </w:tc>
      </w:tr>
      <w:tr w:rsidR="007F608D" w:rsidRPr="00715762" w14:paraId="0437D091" w14:textId="77777777" w:rsidTr="0066483A">
        <w:trPr>
          <w:trHeight w:val="147"/>
        </w:trPr>
        <w:tc>
          <w:tcPr>
            <w:tcW w:w="452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C395C4D" w14:textId="57B1332D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Adapted from Active Australia Survey (Adapt AAS)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38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F96C04C" w14:textId="40776495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55C2B01" w14:textId="3F5A7DEC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4</w:t>
            </w:r>
          </w:p>
        </w:tc>
        <w:tc>
          <w:tcPr>
            <w:tcW w:w="922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BEAA7E5" w14:textId="0D9D9FC1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4</w:t>
            </w:r>
          </w:p>
        </w:tc>
      </w:tr>
      <w:tr w:rsidR="007F608D" w:rsidRPr="00715762" w14:paraId="2281E63E" w14:textId="77777777" w:rsidTr="0066483A">
        <w:trPr>
          <w:trHeight w:val="147"/>
        </w:trPr>
        <w:tc>
          <w:tcPr>
            <w:tcW w:w="452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C48EC04" w14:textId="50459BFB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International Physical Activity Questionnaire – Walking Section (IPAQ-WS)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39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4934F23" w14:textId="1CC10284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24FCAF4" w14:textId="338A3AE6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922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A29D94B" w14:textId="59026531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</w:tr>
      <w:tr w:rsidR="007F608D" w:rsidRPr="00715762" w14:paraId="2515B490" w14:textId="77777777" w:rsidTr="0066483A">
        <w:trPr>
          <w:trHeight w:val="147"/>
        </w:trPr>
        <w:tc>
          <w:tcPr>
            <w:tcW w:w="452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C6AA3C0" w14:textId="388C7E8E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Short Questionnaire to Assess Health-enhancing physical activity (SQUASH)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40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218E4AD" w14:textId="740B158C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009984B" w14:textId="68469970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922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B2427C0" w14:textId="77794802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</w:tr>
      <w:tr w:rsidR="007F608D" w:rsidRPr="00715762" w14:paraId="42E7A478" w14:textId="77777777" w:rsidTr="0066483A">
        <w:trPr>
          <w:trHeight w:val="147"/>
        </w:trPr>
        <w:tc>
          <w:tcPr>
            <w:tcW w:w="4528" w:type="dxa"/>
            <w:tcBorders>
              <w:left w:val="nil"/>
              <w:bottom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F534112" w14:textId="5E79519C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European Prospective Investigation into Cancer and Nutrition Physical Activity Questionnaire (EPIC PAQ)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41</w:t>
            </w:r>
          </w:p>
        </w:tc>
        <w:tc>
          <w:tcPr>
            <w:tcW w:w="1276" w:type="dxa"/>
            <w:tcBorders>
              <w:bottom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7F42A0D" w14:textId="773BD0F6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tcBorders>
              <w:bottom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CFE1EBE" w14:textId="4CCC7597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4</w:t>
            </w:r>
          </w:p>
        </w:tc>
        <w:tc>
          <w:tcPr>
            <w:tcW w:w="922" w:type="dxa"/>
            <w:tcBorders>
              <w:bottom w:val="nil"/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BEE600D" w14:textId="5AC7F4F3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4</w:t>
            </w:r>
          </w:p>
        </w:tc>
      </w:tr>
      <w:tr w:rsidR="007F608D" w:rsidRPr="00715762" w14:paraId="1786500C" w14:textId="77777777" w:rsidTr="0066483A">
        <w:trPr>
          <w:trHeight w:val="147"/>
        </w:trPr>
        <w:tc>
          <w:tcPr>
            <w:tcW w:w="4528" w:type="dxa"/>
            <w:tcBorders>
              <w:top w:val="nil"/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CBCBA8C" w14:textId="0CC9C2F4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3-Item Physical Activity Questionnaire (13I-PAQ)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42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1276" w:type="dxa"/>
            <w:tcBorders>
              <w:top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F4D7C93" w14:textId="40B85B79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6" w:type="dxa"/>
            <w:tcBorders>
              <w:top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AB10CEF" w14:textId="7B9A03D3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922" w:type="dxa"/>
            <w:tcBorders>
              <w:top w:val="nil"/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54A1EA4" w14:textId="5E91B1CF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</w:tr>
      <w:tr w:rsidR="007F608D" w:rsidRPr="00715762" w14:paraId="1704ACDC" w14:textId="77777777" w:rsidTr="0066483A">
        <w:trPr>
          <w:trHeight w:val="147"/>
        </w:trPr>
        <w:tc>
          <w:tcPr>
            <w:tcW w:w="452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69484B1" w14:textId="7E68F0AC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Questionnaire </w:t>
            </w:r>
            <w:proofErr w:type="spellStart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d’Activité</w:t>
            </w:r>
            <w:proofErr w:type="spellEnd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Physique pour les </w:t>
            </w:r>
            <w:proofErr w:type="spellStart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Personnes</w:t>
            </w:r>
            <w:proofErr w:type="spellEnd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Âgées</w:t>
            </w:r>
            <w:proofErr w:type="spellEnd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(QAPPA)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43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AB352DE" w14:textId="5C0C8E99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C7EDCF3" w14:textId="68C75FD1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922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9EF28FF" w14:textId="43B3C5C5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</w:tr>
      <w:tr w:rsidR="007F608D" w:rsidRPr="00715762" w14:paraId="2ECCAA0C" w14:textId="77777777" w:rsidTr="0066483A">
        <w:trPr>
          <w:trHeight w:val="147"/>
        </w:trPr>
        <w:tc>
          <w:tcPr>
            <w:tcW w:w="452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BE78651" w14:textId="155AA877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  <w:lang w:val="en-GB"/>
              </w:rPr>
              <w:t>Incidental and Planned Exercise Questionnaire (IPEQ)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44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C187850" w14:textId="1C9C7533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1CC7951" w14:textId="3948F3AE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922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C56F39C" w14:textId="3EB91EFF" w:rsidR="007F608D" w:rsidRPr="00F52E3C" w:rsidRDefault="007F608D" w:rsidP="00F52E3C">
            <w:pPr>
              <w:keepNext/>
              <w:spacing w:after="0" w:line="240" w:lineRule="auto"/>
              <w:ind w:left="720" w:hanging="72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</w:tr>
      <w:tr w:rsidR="007F608D" w:rsidRPr="00715762" w14:paraId="0E6037CE" w14:textId="77777777" w:rsidTr="0066483A">
        <w:trPr>
          <w:trHeight w:val="147"/>
        </w:trPr>
        <w:tc>
          <w:tcPr>
            <w:tcW w:w="452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6C157E5" w14:textId="3427CBD2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Physical Activity Questionnaire for Elderly Japanese (PAQ-EJ)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45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255DCF6" w14:textId="5C14C8CE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30A8B01" w14:textId="24685EE1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4</w:t>
            </w:r>
          </w:p>
        </w:tc>
        <w:tc>
          <w:tcPr>
            <w:tcW w:w="922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68383B2" w14:textId="530CA19F" w:rsidR="007F608D" w:rsidRPr="00F52E3C" w:rsidRDefault="007F608D" w:rsidP="00F52E3C">
            <w:pPr>
              <w:keepNext/>
              <w:spacing w:after="0" w:line="240" w:lineRule="auto"/>
              <w:ind w:left="720" w:hanging="72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4</w:t>
            </w:r>
          </w:p>
        </w:tc>
      </w:tr>
      <w:tr w:rsidR="007F608D" w:rsidRPr="00715762" w14:paraId="0D39AF89" w14:textId="77777777" w:rsidTr="0066483A">
        <w:trPr>
          <w:trHeight w:val="147"/>
        </w:trPr>
        <w:tc>
          <w:tcPr>
            <w:tcW w:w="452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4E5BD97" w14:textId="7E519652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The Longitudinal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br/>
              <w:t>Ageing Study Amsterdam Physical Activity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br/>
              <w:t>Questionnaire (LAPAQ)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46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CA73010" w14:textId="132DC21E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4EB8000" w14:textId="5D7CA614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922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99A3D97" w14:textId="11FC3B6A" w:rsidR="007F608D" w:rsidRPr="00F52E3C" w:rsidRDefault="007F608D" w:rsidP="00F52E3C">
            <w:pPr>
              <w:keepNext/>
              <w:spacing w:after="0" w:line="240" w:lineRule="auto"/>
              <w:ind w:left="720" w:hanging="72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</w:tr>
      <w:tr w:rsidR="007F608D" w:rsidRPr="00715762" w14:paraId="6DBCE037" w14:textId="77777777" w:rsidTr="0066483A">
        <w:trPr>
          <w:trHeight w:val="147"/>
        </w:trPr>
        <w:tc>
          <w:tcPr>
            <w:tcW w:w="452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6B9A75E" w14:textId="59F99866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ordic Physical Activity Questionnaire (NPAQ-short)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47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B566DCE" w14:textId="6D3733BD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DBF5B90" w14:textId="79C8C5C7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22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1289A86" w14:textId="265867B1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</w:tr>
      <w:tr w:rsidR="007F608D" w:rsidRPr="00715762" w14:paraId="71F18935" w14:textId="77777777" w:rsidTr="0066483A">
        <w:trPr>
          <w:trHeight w:val="147"/>
        </w:trPr>
        <w:tc>
          <w:tcPr>
            <w:tcW w:w="452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1F2A082" w14:textId="598EDC06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Self-report physical activity questionnaire (SPAQ)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48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4045EE3" w14:textId="0BA1B317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6B90521" w14:textId="5AEE1C8F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922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306AB97" w14:textId="7BCA6E8A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</w:tr>
      <w:tr w:rsidR="007F608D" w:rsidRPr="00715762" w14:paraId="3E9917C9" w14:textId="77777777" w:rsidTr="0066483A">
        <w:trPr>
          <w:trHeight w:val="147"/>
        </w:trPr>
        <w:tc>
          <w:tcPr>
            <w:tcW w:w="452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A29AFC9" w14:textId="37F5FA9D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Transport and Physical Activity Questionnaire (TPAQ)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49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C49A3D7" w14:textId="63AFD1BE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01F1F37" w14:textId="5F6A850C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922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4FD259F" w14:textId="638483FB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</w:tr>
      <w:tr w:rsidR="007F608D" w:rsidRPr="00715762" w14:paraId="321C6437" w14:textId="77777777" w:rsidTr="0066483A">
        <w:trPr>
          <w:trHeight w:val="147"/>
        </w:trPr>
        <w:tc>
          <w:tcPr>
            <w:tcW w:w="4528" w:type="dxa"/>
            <w:tcBorders>
              <w:left w:val="nil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6F3DE5E" w14:textId="22BA7AB3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General Practice Physical Activity Questionnaire (GPPAQ)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50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4A6A2CD" w14:textId="21B9B927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4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7C06677" w14:textId="0529259E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22" w:type="dxa"/>
            <w:tcBorders>
              <w:bottom w:val="single" w:sz="4" w:space="0" w:color="auto"/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B27D4D3" w14:textId="50C30D6C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4</w:t>
            </w:r>
          </w:p>
        </w:tc>
      </w:tr>
      <w:tr w:rsidR="00CC1778" w:rsidRPr="00715762" w14:paraId="275F0FF8" w14:textId="77777777" w:rsidTr="0066483A">
        <w:trPr>
          <w:trHeight w:val="147"/>
        </w:trPr>
        <w:tc>
          <w:tcPr>
            <w:tcW w:w="8002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ADC1003" w14:textId="7D10376E" w:rsidR="00CC1778" w:rsidRPr="00F52E3C" w:rsidRDefault="00CC1778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/>
              </w:rPr>
              <w:t>Sedentary Behaviour</w:t>
            </w:r>
          </w:p>
        </w:tc>
      </w:tr>
      <w:tr w:rsidR="007F608D" w:rsidRPr="00715762" w14:paraId="54514E87" w14:textId="77777777" w:rsidTr="0066483A">
        <w:trPr>
          <w:trHeight w:val="147"/>
        </w:trPr>
        <w:tc>
          <w:tcPr>
            <w:tcW w:w="4528" w:type="dxa"/>
            <w:tcBorders>
              <w:top w:val="single" w:sz="4" w:space="0" w:color="auto"/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4F45E83" w14:textId="1BD16C44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International Physical Activity Questionnaire - Sedentary Behaviour (IPAQ-SB)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51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DDA6AA8" w14:textId="60F0BDF1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F3A892C" w14:textId="290F8E18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922" w:type="dxa"/>
            <w:tcBorders>
              <w:top w:val="single" w:sz="4" w:space="0" w:color="auto"/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3AD242A" w14:textId="0A597B8A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</w:tr>
      <w:tr w:rsidR="007F608D" w:rsidRPr="00715762" w14:paraId="2359C3C3" w14:textId="77777777" w:rsidTr="0066483A">
        <w:trPr>
          <w:trHeight w:val="147"/>
        </w:trPr>
        <w:tc>
          <w:tcPr>
            <w:tcW w:w="452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E3E60D7" w14:textId="35AFE566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Australian Longitudinal Study on Women’s Health - Sedentary Behaviour Questions (ALSWH - SB Q)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52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A16031A" w14:textId="37DF7341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981E4F8" w14:textId="6C4405C8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922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739E6D9" w14:textId="4BE42F00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</w:tr>
      <w:tr w:rsidR="007F608D" w:rsidRPr="00715762" w14:paraId="4037AD53" w14:textId="77777777" w:rsidTr="0066483A">
        <w:trPr>
          <w:trHeight w:val="147"/>
        </w:trPr>
        <w:tc>
          <w:tcPr>
            <w:tcW w:w="452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5B7DAC5" w14:textId="2CF9CAD4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lastRenderedPageBreak/>
              <w:t>Self-reported sitting and breaks from sitting in the workplace</w:t>
            </w:r>
            <w:r w:rsidR="008C663E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(SBSW)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53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950839F" w14:textId="01C2EE73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0D62C3F" w14:textId="4233974F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922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36C63A7" w14:textId="50408060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</w:tr>
      <w:tr w:rsidR="007F608D" w:rsidRPr="00715762" w14:paraId="16C8CC08" w14:textId="77777777" w:rsidTr="0066483A">
        <w:trPr>
          <w:trHeight w:val="147"/>
        </w:trPr>
        <w:tc>
          <w:tcPr>
            <w:tcW w:w="452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30110B6" w14:textId="63914770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Workplace Sitting Breaks Questionnaire (SITBRQ)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54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AEADB80" w14:textId="38E8C0F7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EF39EFC" w14:textId="251FD7A6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922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326E916" w14:textId="1D77B3A8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</w:tr>
      <w:tr w:rsidR="007F608D" w:rsidRPr="00715762" w14:paraId="625E56B3" w14:textId="77777777" w:rsidTr="0066483A">
        <w:trPr>
          <w:trHeight w:val="147"/>
        </w:trPr>
        <w:tc>
          <w:tcPr>
            <w:tcW w:w="452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0481CFC" w14:textId="6217FAC8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Sedentary </w:t>
            </w:r>
            <w:proofErr w:type="spellStart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Behavior</w:t>
            </w:r>
            <w:proofErr w:type="spellEnd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Questionnaire (SBQ)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55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98CAD5D" w14:textId="7E6028E9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4E39D02" w14:textId="4A0E6E47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922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B0B0F7F" w14:textId="26A9688B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</w:tr>
      <w:tr w:rsidR="007F608D" w:rsidRPr="00715762" w14:paraId="72343B4C" w14:textId="77777777" w:rsidTr="0066483A">
        <w:trPr>
          <w:trHeight w:val="147"/>
        </w:trPr>
        <w:tc>
          <w:tcPr>
            <w:tcW w:w="452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830E984" w14:textId="472F1111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SED-GIH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56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77B5AA5" w14:textId="2A58D867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2516927" w14:textId="24506AF7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922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83B9E4A" w14:textId="3C244040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</w:tr>
      <w:tr w:rsidR="007F608D" w:rsidRPr="00715762" w14:paraId="14285002" w14:textId="77777777" w:rsidTr="0066483A">
        <w:trPr>
          <w:trHeight w:val="147"/>
        </w:trPr>
        <w:tc>
          <w:tcPr>
            <w:tcW w:w="452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8D3CF34" w14:textId="56D3E174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Workforce Sitting Questionnaire (WSQ)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57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0C0F181" w14:textId="5576A93C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4FDC61F" w14:textId="44473B5D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922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6A64816" w14:textId="7BBD2D15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</w:tr>
      <w:tr w:rsidR="007F608D" w:rsidRPr="00715762" w14:paraId="4F30037B" w14:textId="77777777" w:rsidTr="0066483A">
        <w:trPr>
          <w:trHeight w:val="147"/>
        </w:trPr>
        <w:tc>
          <w:tcPr>
            <w:tcW w:w="452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992124C" w14:textId="1F4302DA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Japanese-Language Self-reported Measures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br/>
              <w:t>for Assessing Adults Domain-Specific Sedentary Time (JSRM - SB)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58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3D4E8F2" w14:textId="24F10863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9F93EA4" w14:textId="79730D00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922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9E4F24B" w14:textId="5AA4FE41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</w:tr>
      <w:tr w:rsidR="007F608D" w:rsidRPr="00715762" w14:paraId="4F6C2353" w14:textId="77777777" w:rsidTr="0066483A">
        <w:trPr>
          <w:trHeight w:val="147"/>
        </w:trPr>
        <w:tc>
          <w:tcPr>
            <w:tcW w:w="452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0027688" w14:textId="62D90D50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Longitudinal Aging Study Amsterdam questionnaire (LASA)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59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989E1A5" w14:textId="06203F0D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9A27785" w14:textId="1E1F9B69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922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8D00568" w14:textId="3D99BBC6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</w:tr>
      <w:tr w:rsidR="007F608D" w:rsidRPr="00715762" w14:paraId="1E5C9A94" w14:textId="77777777" w:rsidTr="0066483A">
        <w:trPr>
          <w:trHeight w:val="147"/>
        </w:trPr>
        <w:tc>
          <w:tcPr>
            <w:tcW w:w="452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293F801" w14:textId="15564E5A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SB question of the Yale Physical Activity Survey (YPAS - SB)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60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19DF178" w14:textId="601C2760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345376E" w14:textId="57E8DCFF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922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16C2F3A" w14:textId="6202A176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</w:tr>
      <w:tr w:rsidR="007F608D" w:rsidRPr="00715762" w14:paraId="1BCBD553" w14:textId="77777777" w:rsidTr="0066483A">
        <w:trPr>
          <w:trHeight w:val="147"/>
        </w:trPr>
        <w:tc>
          <w:tcPr>
            <w:tcW w:w="452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1A2DB12" w14:textId="3F7B9DAE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Community Health Activities Model Program for Seniors SB questions (CHAMPS - SB)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60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FBB25AE" w14:textId="1965AB35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9A1682B" w14:textId="6C65CA05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922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025F8F0" w14:textId="180423BF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</w:tr>
      <w:tr w:rsidR="007F608D" w:rsidRPr="00715762" w14:paraId="7D83EBDE" w14:textId="77777777" w:rsidTr="0066483A">
        <w:trPr>
          <w:trHeight w:val="147"/>
        </w:trPr>
        <w:tc>
          <w:tcPr>
            <w:tcW w:w="4528" w:type="dxa"/>
            <w:tcBorders>
              <w:left w:val="nil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5C38539" w14:textId="39918E48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Cancer Prevention Study-3 Sedentary Time Survey (CPS-3 ST)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61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8DAE520" w14:textId="1169AD6C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094DB8F" w14:textId="1E2ECAEC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922" w:type="dxa"/>
            <w:tcBorders>
              <w:bottom w:val="single" w:sz="4" w:space="0" w:color="auto"/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9B7DC1B" w14:textId="042B8C8A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</w:tr>
      <w:tr w:rsidR="00CC1778" w:rsidRPr="00715762" w14:paraId="7EFE6CEF" w14:textId="77777777" w:rsidTr="0066483A">
        <w:trPr>
          <w:trHeight w:val="147"/>
        </w:trPr>
        <w:tc>
          <w:tcPr>
            <w:tcW w:w="8002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49F2B45F" w14:textId="53101B7E" w:rsidR="00CC1778" w:rsidRPr="00F52E3C" w:rsidRDefault="00CC1778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/>
              </w:rPr>
              <w:t>Sleep</w:t>
            </w:r>
          </w:p>
        </w:tc>
      </w:tr>
      <w:tr w:rsidR="007F608D" w:rsidRPr="00715762" w14:paraId="29B9D2F9" w14:textId="77777777" w:rsidTr="0066483A">
        <w:trPr>
          <w:trHeight w:val="147"/>
        </w:trPr>
        <w:tc>
          <w:tcPr>
            <w:tcW w:w="4528" w:type="dxa"/>
            <w:tcBorders>
              <w:left w:val="nil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E0BE006" w14:textId="52206C84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BRFSS sleep questions (BRFSS Sleep)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62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89E457C" w14:textId="3C583D09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4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ADC70E6" w14:textId="1012DCE7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922" w:type="dxa"/>
            <w:tcBorders>
              <w:bottom w:val="single" w:sz="4" w:space="0" w:color="auto"/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5E41300" w14:textId="07655CA9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4</w:t>
            </w:r>
          </w:p>
        </w:tc>
      </w:tr>
      <w:tr w:rsidR="00CC1778" w:rsidRPr="00715762" w14:paraId="01BE9F69" w14:textId="77777777" w:rsidTr="0066483A">
        <w:trPr>
          <w:trHeight w:val="147"/>
        </w:trPr>
        <w:tc>
          <w:tcPr>
            <w:tcW w:w="8002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FFCD685" w14:textId="72D66A9F" w:rsidR="00CC1778" w:rsidRPr="00F52E3C" w:rsidRDefault="00CC1778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/>
              </w:rPr>
              <w:t>Physical Activity + Sedentary Behaviour</w:t>
            </w:r>
          </w:p>
        </w:tc>
      </w:tr>
      <w:tr w:rsidR="007F608D" w:rsidRPr="00715762" w14:paraId="42DADC5F" w14:textId="77777777" w:rsidTr="0066483A">
        <w:trPr>
          <w:trHeight w:val="147"/>
        </w:trPr>
        <w:tc>
          <w:tcPr>
            <w:tcW w:w="4528" w:type="dxa"/>
            <w:tcBorders>
              <w:top w:val="single" w:sz="4" w:space="0" w:color="auto"/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F3F4451" w14:textId="4EE48ECA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Kaiser Physical Activity Survey (KPAS)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63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92CE0C5" w14:textId="2735007D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9B7BD76" w14:textId="0F0E2CA4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922" w:type="dxa"/>
            <w:tcBorders>
              <w:top w:val="single" w:sz="4" w:space="0" w:color="auto"/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8EC0DD0" w14:textId="2DD34C6C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</w:tr>
      <w:tr w:rsidR="007F608D" w:rsidRPr="00715762" w14:paraId="20DEA688" w14:textId="77777777" w:rsidTr="0066483A">
        <w:trPr>
          <w:trHeight w:val="147"/>
        </w:trPr>
        <w:tc>
          <w:tcPr>
            <w:tcW w:w="452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1749372" w14:textId="2713CB91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Sedentary, Transportation and Activity Questionnaire (STAQ)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64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0495E20" w14:textId="5FD872E0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9AC9FB5" w14:textId="0DBBF656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922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E77B16F" w14:textId="7EE5F77D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</w:tr>
      <w:tr w:rsidR="007F608D" w:rsidRPr="00715762" w14:paraId="1D715467" w14:textId="77777777" w:rsidTr="0066483A">
        <w:trPr>
          <w:trHeight w:val="147"/>
        </w:trPr>
        <w:tc>
          <w:tcPr>
            <w:tcW w:w="452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7405502" w14:textId="44AD8109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International Physical Activity Questionnaire (IPAQ)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65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A0A1189" w14:textId="69F7D587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F4F6626" w14:textId="23E8A5FC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22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40E8E2E" w14:textId="09031A4B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</w:tr>
      <w:tr w:rsidR="007F608D" w:rsidRPr="00715762" w14:paraId="2E09C110" w14:textId="77777777" w:rsidTr="0066483A">
        <w:trPr>
          <w:trHeight w:val="147"/>
        </w:trPr>
        <w:tc>
          <w:tcPr>
            <w:tcW w:w="452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AAB5A76" w14:textId="73D4E4DD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Australian Women’s Activity Survey (AWAS)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66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ABA438C" w14:textId="46F296AC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6BE342A" w14:textId="638B157B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922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9E41516" w14:textId="69C3F715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</w:tr>
      <w:tr w:rsidR="007F608D" w:rsidRPr="00715762" w14:paraId="608CF696" w14:textId="77777777" w:rsidTr="0066483A">
        <w:trPr>
          <w:trHeight w:val="147"/>
        </w:trPr>
        <w:tc>
          <w:tcPr>
            <w:tcW w:w="452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03F0872" w14:textId="6A6695A8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Workers’ sitting- and walking-time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br/>
              <w:t>questionnaire Time Method (WSWQ- t-method)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67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D33A8CC" w14:textId="4B933D1B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1DF9179" w14:textId="033DA1B3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922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8DC8FFF" w14:textId="01B9F0DE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</w:tr>
      <w:tr w:rsidR="007F608D" w:rsidRPr="00715762" w14:paraId="00ACD10C" w14:textId="77777777" w:rsidTr="0066483A">
        <w:trPr>
          <w:trHeight w:val="147"/>
        </w:trPr>
        <w:tc>
          <w:tcPr>
            <w:tcW w:w="452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ADCC73D" w14:textId="7770AB78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The Physical Activity Scale for the Elderly (PASE)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68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2D43479" w14:textId="0A18D89A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1EDBA1B" w14:textId="34607B3E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922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80987D5" w14:textId="59DCB62A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</w:tr>
      <w:tr w:rsidR="007F608D" w:rsidRPr="00715762" w14:paraId="5C7CBEC6" w14:textId="77777777" w:rsidTr="0066483A">
        <w:trPr>
          <w:trHeight w:val="147"/>
        </w:trPr>
        <w:tc>
          <w:tcPr>
            <w:tcW w:w="452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0DC6499" w14:textId="16B4BB84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lastRenderedPageBreak/>
              <w:t>Community Health Activities Model Program for Seniors physical activity self-report questionnaire + transport items (</w:t>
            </w:r>
            <w:proofErr w:type="spellStart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CHAMPS+transport</w:t>
            </w:r>
            <w:proofErr w:type="spellEnd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)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69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20BEDA5" w14:textId="3B9FD911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EA88A6D" w14:textId="7E572608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922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2D33A9F" w14:textId="705AFE55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</w:tr>
      <w:tr w:rsidR="007F608D" w:rsidRPr="00715762" w14:paraId="01C57C52" w14:textId="77777777" w:rsidTr="0066483A">
        <w:trPr>
          <w:trHeight w:val="147"/>
        </w:trPr>
        <w:tc>
          <w:tcPr>
            <w:tcW w:w="452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D6841BB" w14:textId="5ACFC642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Community Healthy Activities Model Program for Seniors (CHAMPS)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70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3AE59B4" w14:textId="330F6C96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2B44621" w14:textId="4172F33E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922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8F31DA7" w14:textId="4A2E148F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</w:tr>
      <w:tr w:rsidR="007F608D" w:rsidRPr="00715762" w14:paraId="2DD95CFE" w14:textId="77777777" w:rsidTr="0066483A">
        <w:trPr>
          <w:trHeight w:val="147"/>
        </w:trPr>
        <w:tc>
          <w:tcPr>
            <w:tcW w:w="452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FE83BEE" w14:textId="0480FFFE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Modified Version of the MONICA Optional Study on Physical Activity Questionnaire</w:t>
            </w:r>
            <w:r w:rsidR="001A5447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(Modified MOSPA-Q)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71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B50141E" w14:textId="3959FC1B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A20A9FF" w14:textId="4C296BA7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922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2269971" w14:textId="6C13C952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</w:tr>
      <w:tr w:rsidR="007F608D" w:rsidRPr="00715762" w14:paraId="40B82E48" w14:textId="77777777" w:rsidTr="0066483A">
        <w:trPr>
          <w:trHeight w:val="147"/>
        </w:trPr>
        <w:tc>
          <w:tcPr>
            <w:tcW w:w="452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6D1470E" w14:textId="69E833B7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Occupational Sitting and Physical Activity Questionnaire (OSPAQ)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71,72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59FA234" w14:textId="7502A41A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81E6E9E" w14:textId="015E809F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922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2869969" w14:textId="2178FAF4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</w:tr>
      <w:tr w:rsidR="007F608D" w:rsidRPr="00715762" w14:paraId="1A8EBA14" w14:textId="77777777" w:rsidTr="0066483A">
        <w:trPr>
          <w:trHeight w:val="147"/>
        </w:trPr>
        <w:tc>
          <w:tcPr>
            <w:tcW w:w="452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4D45187" w14:textId="48B492DE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Rapid Assessment Disuse Index (RADI)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73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0488BED" w14:textId="3410E3E4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A2CBB85" w14:textId="07037F1E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922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122AE8A" w14:textId="2C305AD8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</w:tr>
      <w:tr w:rsidR="007F608D" w:rsidRPr="00715762" w14:paraId="177789A5" w14:textId="77777777" w:rsidTr="0066483A">
        <w:trPr>
          <w:trHeight w:val="147"/>
        </w:trPr>
        <w:tc>
          <w:tcPr>
            <w:tcW w:w="452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1D58E9A" w14:textId="71C4865A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Global Physical Activity Questionnaire (GPAQ)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74</w:t>
            </w:r>
            <w:r w:rsidR="001F57B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8CC9C97" w14:textId="4B7A3273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C9FFCE3" w14:textId="29EE367A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22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0B55481" w14:textId="32ACB1D9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</w:tr>
      <w:tr w:rsidR="00CC1778" w:rsidRPr="00715762" w14:paraId="6067119B" w14:textId="77777777" w:rsidTr="0066483A">
        <w:trPr>
          <w:trHeight w:val="147"/>
        </w:trPr>
        <w:tc>
          <w:tcPr>
            <w:tcW w:w="8002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D4F907F" w14:textId="401BA2E8" w:rsidR="00CC1778" w:rsidRPr="00F52E3C" w:rsidRDefault="00CC1778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/>
              </w:rPr>
              <w:t>Sedentary Behaviour + Sleep</w:t>
            </w:r>
          </w:p>
        </w:tc>
      </w:tr>
      <w:tr w:rsidR="00CC1778" w:rsidRPr="00715762" w14:paraId="193A53C3" w14:textId="77777777" w:rsidTr="0066483A">
        <w:trPr>
          <w:trHeight w:val="147"/>
        </w:trPr>
        <w:tc>
          <w:tcPr>
            <w:tcW w:w="4528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6D1B4D5C" w14:textId="0E98A896" w:rsidR="00CC1778" w:rsidRPr="00F52E3C" w:rsidRDefault="00CC1778" w:rsidP="00CC177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SIT-Q</w:t>
            </w:r>
            <w:r w:rsidR="001A5447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75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B73AB65" w14:textId="7DCB96AC" w:rsidR="00CC1778" w:rsidRPr="00F52E3C" w:rsidRDefault="00CC1778" w:rsidP="00CC1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F832DF7" w14:textId="06604750" w:rsidR="00CC1778" w:rsidRPr="00F52E3C" w:rsidRDefault="00CC1778" w:rsidP="00CC1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922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6872243" w14:textId="369C813C" w:rsidR="00CC1778" w:rsidRPr="00F52E3C" w:rsidRDefault="00CC1778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</w:tr>
      <w:tr w:rsidR="00CC1778" w:rsidRPr="00715762" w14:paraId="31CB76E5" w14:textId="77777777" w:rsidTr="0066483A">
        <w:trPr>
          <w:trHeight w:val="147"/>
        </w:trPr>
        <w:tc>
          <w:tcPr>
            <w:tcW w:w="8002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8795556" w14:textId="2BDE1307" w:rsidR="00CC1778" w:rsidRPr="00F52E3C" w:rsidRDefault="00CC1778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/>
              </w:rPr>
              <w:t>Physical Activity</w:t>
            </w:r>
            <w:r w:rsidR="001A5447" w:rsidRPr="00F52E3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/>
              </w:rPr>
              <w:t xml:space="preserve"> </w:t>
            </w:r>
            <w:r w:rsidRPr="00F52E3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/>
              </w:rPr>
              <w:t>+</w:t>
            </w:r>
            <w:r w:rsidR="001A5447" w:rsidRPr="00F52E3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/>
              </w:rPr>
              <w:t xml:space="preserve"> </w:t>
            </w:r>
            <w:r w:rsidRPr="00F52E3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/>
              </w:rPr>
              <w:t>Sedentary Behaviour</w:t>
            </w:r>
            <w:r w:rsidR="001A5447" w:rsidRPr="00F52E3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/>
              </w:rPr>
              <w:t xml:space="preserve"> </w:t>
            </w:r>
            <w:r w:rsidRPr="00F52E3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/>
              </w:rPr>
              <w:t>+</w:t>
            </w:r>
            <w:r w:rsidR="001A5447" w:rsidRPr="00F52E3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/>
              </w:rPr>
              <w:t xml:space="preserve"> </w:t>
            </w:r>
            <w:r w:rsidRPr="00F52E3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/>
              </w:rPr>
              <w:t>Sleep</w:t>
            </w:r>
          </w:p>
        </w:tc>
      </w:tr>
      <w:tr w:rsidR="007F608D" w:rsidRPr="00715762" w14:paraId="7808FA6B" w14:textId="77777777" w:rsidTr="0066483A">
        <w:trPr>
          <w:trHeight w:val="147"/>
        </w:trPr>
        <w:tc>
          <w:tcPr>
            <w:tcW w:w="4528" w:type="dxa"/>
            <w:tcBorders>
              <w:top w:val="single" w:sz="4" w:space="0" w:color="auto"/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42B4774" w14:textId="31BC1A91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Physical Activity Questionnaire (PAQ)</w:t>
            </w:r>
            <w:r w:rsidR="001A5447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76</w:t>
            </w:r>
            <w:r w:rsidR="001A5447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B612840" w14:textId="0F468F59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951E383" w14:textId="20F61430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922" w:type="dxa"/>
            <w:tcBorders>
              <w:top w:val="single" w:sz="4" w:space="0" w:color="auto"/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591DE45" w14:textId="1B713A86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</w:tr>
      <w:tr w:rsidR="007F608D" w:rsidRPr="00715762" w14:paraId="0C525304" w14:textId="77777777" w:rsidTr="0066483A">
        <w:trPr>
          <w:trHeight w:val="147"/>
        </w:trPr>
        <w:tc>
          <w:tcPr>
            <w:tcW w:w="452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B7BD6BB" w14:textId="6B795CE3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Athens Physical Activity Questionnaire (APAQ)</w:t>
            </w:r>
            <w:r w:rsidR="001A5447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77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8E98127" w14:textId="667D3D0B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10C7802" w14:textId="6D9BC408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922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6649919" w14:textId="0BBC5C79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</w:tr>
      <w:tr w:rsidR="007F608D" w:rsidRPr="00715762" w14:paraId="4C8ED5EA" w14:textId="77777777" w:rsidTr="0066483A">
        <w:trPr>
          <w:trHeight w:val="147"/>
        </w:trPr>
        <w:tc>
          <w:tcPr>
            <w:tcW w:w="452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D47688A" w14:textId="15727D03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Sedentary Time and Activity Reporting Questionnaire (STAR-Q)</w:t>
            </w:r>
            <w:r w:rsidR="001A5447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78</w:t>
            </w:r>
            <w:r w:rsidR="001A5447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78256CA" w14:textId="73B95140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E48695C" w14:textId="276F0C3F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922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AFED06D" w14:textId="6A359A6F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</w:tr>
      <w:tr w:rsidR="007F608D" w:rsidRPr="00715762" w14:paraId="4255E47C" w14:textId="77777777" w:rsidTr="0066483A">
        <w:trPr>
          <w:trHeight w:val="147"/>
        </w:trPr>
        <w:tc>
          <w:tcPr>
            <w:tcW w:w="452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089DC7B" w14:textId="2565A6E4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Question 8 of the </w:t>
            </w:r>
            <w:proofErr w:type="spellStart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Paffenbarger</w:t>
            </w:r>
            <w:proofErr w:type="spellEnd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Physical Activity Questionnaire (Q 8 PPAQ)</w:t>
            </w:r>
            <w:r w:rsidR="001A5447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79</w:t>
            </w:r>
            <w:r w:rsidR="001A5447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3DC412F" w14:textId="37B5F0D8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3BD947F" w14:textId="59E56BFA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922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AF69F9B" w14:textId="516C4A09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</w:tr>
      <w:tr w:rsidR="007F608D" w:rsidRPr="00715762" w14:paraId="51F46E88" w14:textId="77777777" w:rsidTr="0066483A">
        <w:trPr>
          <w:trHeight w:val="147"/>
        </w:trPr>
        <w:tc>
          <w:tcPr>
            <w:tcW w:w="452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D6C4CE2" w14:textId="3348144F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EPIC-Norfolk Physical Activity Questionnaire (EPAQ2)</w:t>
            </w:r>
            <w:r w:rsidR="001A5447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80</w:t>
            </w:r>
            <w:r w:rsidR="001A5447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ECE3EF6" w14:textId="1FDE5715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9523A6F" w14:textId="2FBF7947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922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29890B7" w14:textId="5F9C588E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</w:tr>
      <w:tr w:rsidR="007F608D" w:rsidRPr="00715762" w14:paraId="39D311C7" w14:textId="77777777" w:rsidTr="0066483A">
        <w:trPr>
          <w:trHeight w:val="147"/>
        </w:trPr>
        <w:tc>
          <w:tcPr>
            <w:tcW w:w="452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57D6D97" w14:textId="40E10ABD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Workers’ sitting- and walking-time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br/>
              <w:t>questionnaire Percentage Method (WSWQ - p-method)</w:t>
            </w:r>
            <w:r w:rsidR="001A5447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67</w:t>
            </w:r>
            <w:r w:rsidR="001A5447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7E240A6" w14:textId="3172361F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DD717D0" w14:textId="05930235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922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FB97BE6" w14:textId="73C84E8B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</w:tr>
      <w:tr w:rsidR="007F608D" w:rsidRPr="00715762" w14:paraId="03BA4396" w14:textId="77777777" w:rsidTr="0066483A">
        <w:trPr>
          <w:trHeight w:val="147"/>
        </w:trPr>
        <w:tc>
          <w:tcPr>
            <w:tcW w:w="452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BC7D20A" w14:textId="604E0A9B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ew Questionnaire on Physical Activity</w:t>
            </w:r>
            <w:r w:rsidR="008C663E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(NQPA)</w:t>
            </w:r>
            <w:r w:rsidR="001A5447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8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BD1AECA" w14:textId="7532A476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62B371A" w14:textId="32DC4133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922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2EDB15E" w14:textId="46BDFE98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</w:tr>
      <w:tr w:rsidR="007F608D" w:rsidRPr="00715762" w14:paraId="5153B6CE" w14:textId="77777777" w:rsidTr="0066483A">
        <w:trPr>
          <w:trHeight w:val="147"/>
        </w:trPr>
        <w:tc>
          <w:tcPr>
            <w:tcW w:w="452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38B1623" w14:textId="1C03E387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Web-Based Physical Activity Questionnaire (Active-Q)</w:t>
            </w:r>
            <w:r w:rsidR="001A5447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8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9DD08C4" w14:textId="12CF99AB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FA62F0E" w14:textId="4146E694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922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567FCA3" w14:textId="580881BF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</w:tr>
      <w:tr w:rsidR="007F608D" w:rsidRPr="00715762" w14:paraId="57EBC6D1" w14:textId="77777777" w:rsidTr="0066483A">
        <w:trPr>
          <w:trHeight w:val="147"/>
        </w:trPr>
        <w:tc>
          <w:tcPr>
            <w:tcW w:w="4528" w:type="dxa"/>
            <w:tcBorders>
              <w:left w:val="nil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EB9B6E0" w14:textId="284077B1" w:rsidR="007F608D" w:rsidRPr="00F52E3C" w:rsidRDefault="007F608D" w:rsidP="007F60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Flemish Physical Activity Computerized Questionnaire (FPACQ)</w:t>
            </w:r>
            <w:r w:rsidR="001A5447"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83</w:t>
            </w:r>
            <w:r w:rsidR="001A5447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5A961BA" w14:textId="13496B32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E16F8CE" w14:textId="02A21B49" w:rsidR="007F608D" w:rsidRPr="00F52E3C" w:rsidRDefault="007F608D" w:rsidP="007F60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922" w:type="dxa"/>
            <w:tcBorders>
              <w:bottom w:val="single" w:sz="4" w:space="0" w:color="auto"/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253E7AE" w14:textId="1FFD62E3" w:rsidR="007F608D" w:rsidRPr="00F52E3C" w:rsidRDefault="007F608D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</w:tr>
      <w:bookmarkEnd w:id="1"/>
    </w:tbl>
    <w:p w14:paraId="6B63BD1E" w14:textId="77777777" w:rsidR="000A66E6" w:rsidRPr="00715762" w:rsidRDefault="000A66E6" w:rsidP="000A66E6">
      <w:pPr>
        <w:tabs>
          <w:tab w:val="left" w:pos="851"/>
        </w:tabs>
        <w:rPr>
          <w:rFonts w:ascii="Times New Roman" w:hAnsi="Times New Roman" w:cs="Times New Roman"/>
          <w:sz w:val="18"/>
          <w:szCs w:val="18"/>
          <w:lang w:val="en-GB"/>
        </w:rPr>
      </w:pPr>
    </w:p>
    <w:p w14:paraId="529BB6F9" w14:textId="3AC75050" w:rsidR="000A66E6" w:rsidRPr="00715762" w:rsidRDefault="000A66E6" w:rsidP="000A66E6">
      <w:pPr>
        <w:rPr>
          <w:rFonts w:ascii="Times New Roman" w:hAnsi="Times New Roman" w:cs="Times New Roman"/>
          <w:sz w:val="18"/>
          <w:szCs w:val="18"/>
          <w:lang w:val="en-GB"/>
        </w:rPr>
      </w:pPr>
    </w:p>
    <w:p w14:paraId="0B60EF72" w14:textId="20CEAED9" w:rsidR="000A66E6" w:rsidRPr="00715762" w:rsidRDefault="000A66E6" w:rsidP="000A66E6">
      <w:pPr>
        <w:rPr>
          <w:rFonts w:ascii="Times New Roman" w:hAnsi="Times New Roman" w:cs="Times New Roman"/>
          <w:sz w:val="18"/>
          <w:szCs w:val="18"/>
          <w:lang w:val="en-GB"/>
        </w:rPr>
      </w:pPr>
    </w:p>
    <w:p w14:paraId="34168AC8" w14:textId="5FD6ED3A" w:rsidR="000A66E6" w:rsidRPr="00715762" w:rsidRDefault="000A66E6" w:rsidP="000A66E6">
      <w:pPr>
        <w:rPr>
          <w:rFonts w:ascii="Times New Roman" w:hAnsi="Times New Roman" w:cs="Times New Roman"/>
          <w:sz w:val="18"/>
          <w:szCs w:val="18"/>
          <w:lang w:val="en-GB"/>
        </w:rPr>
      </w:pPr>
    </w:p>
    <w:p w14:paraId="5357AA5A" w14:textId="652F2831" w:rsidR="000A66E6" w:rsidRPr="00715762" w:rsidRDefault="000A66E6" w:rsidP="000A66E6">
      <w:pPr>
        <w:rPr>
          <w:rFonts w:ascii="Times New Roman" w:hAnsi="Times New Roman" w:cs="Times New Roman"/>
          <w:sz w:val="18"/>
          <w:szCs w:val="18"/>
          <w:lang w:val="en-GB"/>
        </w:rPr>
      </w:pPr>
    </w:p>
    <w:p w14:paraId="5D25D669" w14:textId="0F9F6898" w:rsidR="000A66E6" w:rsidRPr="00715762" w:rsidRDefault="000A66E6" w:rsidP="000A66E6">
      <w:pPr>
        <w:rPr>
          <w:rFonts w:ascii="Times New Roman" w:hAnsi="Times New Roman" w:cs="Times New Roman"/>
          <w:sz w:val="18"/>
          <w:szCs w:val="18"/>
          <w:lang w:val="en-GB"/>
        </w:rPr>
      </w:pPr>
    </w:p>
    <w:p w14:paraId="717C38A7" w14:textId="459649AA" w:rsidR="000A66E6" w:rsidRPr="00715762" w:rsidRDefault="000A66E6" w:rsidP="000A66E6">
      <w:pPr>
        <w:rPr>
          <w:rFonts w:ascii="Times New Roman" w:hAnsi="Times New Roman" w:cs="Times New Roman"/>
          <w:sz w:val="18"/>
          <w:szCs w:val="18"/>
          <w:lang w:val="en-GB"/>
        </w:rPr>
      </w:pPr>
    </w:p>
    <w:p w14:paraId="3194E749" w14:textId="38799DE8" w:rsidR="000A66E6" w:rsidRPr="00715762" w:rsidRDefault="000A66E6" w:rsidP="000A66E6">
      <w:pPr>
        <w:rPr>
          <w:rFonts w:ascii="Times New Roman" w:hAnsi="Times New Roman" w:cs="Times New Roman"/>
          <w:sz w:val="18"/>
          <w:szCs w:val="18"/>
          <w:lang w:val="en-GB"/>
        </w:rPr>
      </w:pPr>
    </w:p>
    <w:p w14:paraId="567CED2A" w14:textId="77777777" w:rsidR="00785345" w:rsidRPr="00715762" w:rsidRDefault="00785345" w:rsidP="000A66E6">
      <w:pPr>
        <w:rPr>
          <w:rFonts w:ascii="Times New Roman" w:hAnsi="Times New Roman" w:cs="Times New Roman"/>
          <w:sz w:val="18"/>
          <w:szCs w:val="18"/>
          <w:lang w:val="en-GB"/>
        </w:rPr>
      </w:pPr>
    </w:p>
    <w:p w14:paraId="4004E612" w14:textId="77777777" w:rsidR="00785345" w:rsidRPr="00715762" w:rsidRDefault="00785345" w:rsidP="000A66E6">
      <w:pPr>
        <w:rPr>
          <w:rFonts w:ascii="Times New Roman" w:hAnsi="Times New Roman" w:cs="Times New Roman"/>
          <w:sz w:val="18"/>
          <w:szCs w:val="18"/>
          <w:lang w:val="en-GB"/>
        </w:rPr>
      </w:pPr>
    </w:p>
    <w:p w14:paraId="3AF0643F" w14:textId="77777777" w:rsidR="00785345" w:rsidRPr="00715762" w:rsidRDefault="00785345" w:rsidP="000A66E6">
      <w:pPr>
        <w:rPr>
          <w:rFonts w:ascii="Times New Roman" w:hAnsi="Times New Roman" w:cs="Times New Roman"/>
          <w:sz w:val="18"/>
          <w:szCs w:val="18"/>
          <w:lang w:val="en-GB"/>
        </w:rPr>
      </w:pPr>
    </w:p>
    <w:p w14:paraId="1C9C8515" w14:textId="77777777" w:rsidR="00785345" w:rsidRPr="00715762" w:rsidRDefault="00785345" w:rsidP="000A66E6">
      <w:pPr>
        <w:rPr>
          <w:rFonts w:ascii="Times New Roman" w:hAnsi="Times New Roman" w:cs="Times New Roman"/>
          <w:sz w:val="18"/>
          <w:szCs w:val="18"/>
          <w:lang w:val="en-GB"/>
        </w:rPr>
      </w:pPr>
    </w:p>
    <w:p w14:paraId="0CE41F8A" w14:textId="77777777" w:rsidR="00785345" w:rsidRPr="00715762" w:rsidRDefault="00785345" w:rsidP="000A66E6">
      <w:pPr>
        <w:rPr>
          <w:rFonts w:ascii="Times New Roman" w:hAnsi="Times New Roman" w:cs="Times New Roman"/>
          <w:sz w:val="18"/>
          <w:szCs w:val="18"/>
          <w:lang w:val="en-GB"/>
        </w:rPr>
      </w:pPr>
    </w:p>
    <w:p w14:paraId="18478837" w14:textId="77777777" w:rsidR="00785345" w:rsidRPr="00715762" w:rsidRDefault="00785345" w:rsidP="000A66E6">
      <w:pPr>
        <w:rPr>
          <w:rFonts w:ascii="Times New Roman" w:hAnsi="Times New Roman" w:cs="Times New Roman"/>
          <w:sz w:val="18"/>
          <w:szCs w:val="18"/>
          <w:lang w:val="en-GB"/>
        </w:rPr>
      </w:pPr>
    </w:p>
    <w:p w14:paraId="64D551E4" w14:textId="77777777" w:rsidR="00785345" w:rsidRPr="00715762" w:rsidRDefault="00785345" w:rsidP="000A66E6">
      <w:pPr>
        <w:rPr>
          <w:rFonts w:ascii="Times New Roman" w:hAnsi="Times New Roman" w:cs="Times New Roman"/>
          <w:sz w:val="18"/>
          <w:szCs w:val="18"/>
          <w:lang w:val="en-GB"/>
        </w:rPr>
      </w:pPr>
    </w:p>
    <w:p w14:paraId="0E83CEA1" w14:textId="77777777" w:rsidR="00785345" w:rsidRPr="00715762" w:rsidRDefault="00785345" w:rsidP="000A66E6">
      <w:pPr>
        <w:rPr>
          <w:rFonts w:ascii="Times New Roman" w:hAnsi="Times New Roman" w:cs="Times New Roman"/>
          <w:sz w:val="18"/>
          <w:szCs w:val="18"/>
          <w:lang w:val="en-GB"/>
        </w:rPr>
      </w:pPr>
    </w:p>
    <w:p w14:paraId="58B03549" w14:textId="77777777" w:rsidR="00785345" w:rsidRPr="00715762" w:rsidRDefault="00785345" w:rsidP="000A66E6">
      <w:pPr>
        <w:rPr>
          <w:rFonts w:ascii="Times New Roman" w:hAnsi="Times New Roman" w:cs="Times New Roman"/>
          <w:sz w:val="18"/>
          <w:szCs w:val="18"/>
          <w:lang w:val="en-GB"/>
        </w:rPr>
      </w:pPr>
    </w:p>
    <w:p w14:paraId="40214F7D" w14:textId="77777777" w:rsidR="00785345" w:rsidRPr="00715762" w:rsidRDefault="00785345" w:rsidP="000A66E6">
      <w:pPr>
        <w:rPr>
          <w:rFonts w:ascii="Times New Roman" w:hAnsi="Times New Roman" w:cs="Times New Roman"/>
          <w:sz w:val="18"/>
          <w:szCs w:val="18"/>
          <w:lang w:val="en-GB"/>
        </w:rPr>
      </w:pPr>
    </w:p>
    <w:p w14:paraId="2678ECFB" w14:textId="74053A67" w:rsidR="00F52E3C" w:rsidRPr="00F52E3C" w:rsidRDefault="00F52E3C" w:rsidP="00F52E3C">
      <w:pPr>
        <w:pStyle w:val="Legenda"/>
        <w:framePr w:hSpace="180" w:wrap="around" w:vAnchor="page" w:hAnchor="page" w:x="1417" w:y="10009"/>
        <w:spacing w:after="0"/>
        <w:rPr>
          <w:rFonts w:ascii="Times New Roman" w:hAnsi="Times New Roman" w:cs="Times New Roman"/>
          <w:i w:val="0"/>
          <w:iCs w:val="0"/>
          <w:color w:val="auto"/>
          <w:lang w:val="en-GB"/>
        </w:rPr>
      </w:pPr>
      <w:r w:rsidRPr="00F52E3C">
        <w:rPr>
          <w:rFonts w:ascii="Times New Roman" w:hAnsi="Times New Roman" w:cs="Times New Roman"/>
          <w:i w:val="0"/>
          <w:iCs w:val="0"/>
          <w:color w:val="auto"/>
          <w:lang w:val="en-GB"/>
        </w:rPr>
        <w:t>Ratings: 1= Very low Risk of Bias; 2= Low Risk of Bias; 3= Medium Risk of Bias; 4= High Risk of Bias; Abbreviations: NA= Not Applicable.</w:t>
      </w:r>
    </w:p>
    <w:p w14:paraId="082825D7" w14:textId="77777777" w:rsidR="00F52E3C" w:rsidRPr="00F52E3C" w:rsidRDefault="00F52E3C" w:rsidP="00F52E3C">
      <w:pPr>
        <w:framePr w:hSpace="180" w:wrap="around" w:vAnchor="page" w:hAnchor="page" w:x="1417" w:y="10009"/>
        <w:rPr>
          <w:rFonts w:ascii="Times New Roman" w:hAnsi="Times New Roman" w:cs="Times New Roman"/>
          <w:sz w:val="18"/>
          <w:szCs w:val="18"/>
          <w:lang w:val="en-GB"/>
        </w:rPr>
      </w:pPr>
      <w:r w:rsidRPr="00F52E3C">
        <w:rPr>
          <w:rFonts w:ascii="Times New Roman" w:hAnsi="Times New Roman" w:cs="Times New Roman"/>
          <w:sz w:val="18"/>
          <w:szCs w:val="18"/>
          <w:lang w:val="en-GB"/>
        </w:rPr>
        <w:t>* According to COSMIN guidelines, overall quality rating is based on ‘worst counts method’.</w:t>
      </w:r>
    </w:p>
    <w:bookmarkEnd w:id="0"/>
    <w:p w14:paraId="0740559E" w14:textId="77777777" w:rsidR="00F52E3C" w:rsidRPr="00F52E3C" w:rsidRDefault="00F52E3C" w:rsidP="00F52E3C">
      <w:pPr>
        <w:pStyle w:val="Legenda"/>
        <w:framePr w:hSpace="180" w:wrap="around" w:vAnchor="page" w:hAnchor="page" w:x="1417" w:y="10009"/>
        <w:rPr>
          <w:rFonts w:ascii="Times New Roman" w:hAnsi="Times New Roman" w:cs="Times New Roman"/>
          <w:i w:val="0"/>
          <w:iCs w:val="0"/>
          <w:lang w:val="en-GB"/>
        </w:rPr>
      </w:pPr>
    </w:p>
    <w:p w14:paraId="34709557" w14:textId="77777777" w:rsidR="003B5327" w:rsidRPr="00715762" w:rsidRDefault="003B5327" w:rsidP="000A66E6">
      <w:pPr>
        <w:rPr>
          <w:rFonts w:ascii="Times New Roman" w:hAnsi="Times New Roman" w:cs="Times New Roman"/>
          <w:sz w:val="18"/>
          <w:szCs w:val="18"/>
          <w:lang w:val="en-GB"/>
        </w:rPr>
      </w:pPr>
    </w:p>
    <w:p w14:paraId="3BD8429A" w14:textId="77777777" w:rsidR="00CC1778" w:rsidRPr="00715762" w:rsidRDefault="00CC1778" w:rsidP="000A66E6">
      <w:pPr>
        <w:rPr>
          <w:rFonts w:ascii="Times New Roman" w:hAnsi="Times New Roman" w:cs="Times New Roman"/>
          <w:sz w:val="18"/>
          <w:szCs w:val="18"/>
          <w:lang w:val="en-GB"/>
        </w:rPr>
      </w:pPr>
    </w:p>
    <w:p w14:paraId="2C3FE5FC" w14:textId="77777777" w:rsidR="00CC1778" w:rsidRPr="00715762" w:rsidRDefault="00CC1778" w:rsidP="000A66E6">
      <w:pPr>
        <w:rPr>
          <w:rFonts w:ascii="Times New Roman" w:hAnsi="Times New Roman" w:cs="Times New Roman"/>
          <w:sz w:val="18"/>
          <w:szCs w:val="18"/>
          <w:lang w:val="en-GB"/>
        </w:rPr>
      </w:pPr>
    </w:p>
    <w:p w14:paraId="784DC707" w14:textId="77777777" w:rsidR="00F52E3C" w:rsidRDefault="00F52E3C" w:rsidP="000A66E6">
      <w:pPr>
        <w:rPr>
          <w:rFonts w:ascii="Times New Roman" w:hAnsi="Times New Roman" w:cs="Times New Roman"/>
          <w:b/>
          <w:bCs/>
          <w:sz w:val="18"/>
          <w:szCs w:val="18"/>
          <w:lang w:val="en-GB"/>
        </w:rPr>
      </w:pPr>
    </w:p>
    <w:p w14:paraId="2CABA493" w14:textId="4A213DD4" w:rsidR="000A66E6" w:rsidRPr="0089299C" w:rsidRDefault="000A66E6" w:rsidP="000A66E6">
      <w:pPr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 w:rsidRPr="0089299C">
        <w:rPr>
          <w:rFonts w:ascii="Times New Roman" w:hAnsi="Times New Roman" w:cs="Times New Roman"/>
          <w:b/>
          <w:bCs/>
          <w:sz w:val="24"/>
          <w:szCs w:val="24"/>
          <w:lang w:val="en-GB"/>
        </w:rPr>
        <w:lastRenderedPageBreak/>
        <w:t>Reliability and Measurement error</w:t>
      </w:r>
    </w:p>
    <w:tbl>
      <w:tblPr>
        <w:tblW w:w="1331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418"/>
        <w:gridCol w:w="842"/>
        <w:gridCol w:w="993"/>
        <w:gridCol w:w="1134"/>
        <w:gridCol w:w="1134"/>
        <w:gridCol w:w="1275"/>
        <w:gridCol w:w="1276"/>
        <w:gridCol w:w="851"/>
        <w:gridCol w:w="1134"/>
        <w:gridCol w:w="1275"/>
        <w:gridCol w:w="1985"/>
      </w:tblGrid>
      <w:tr w:rsidR="000A66E6" w:rsidRPr="00F52E3C" w14:paraId="67EB7899" w14:textId="77777777" w:rsidTr="00F52E3C">
        <w:trPr>
          <w:trHeight w:val="285"/>
        </w:trPr>
        <w:tc>
          <w:tcPr>
            <w:tcW w:w="1418" w:type="dxa"/>
            <w:vMerge w:val="restart"/>
            <w:tcBorders>
              <w:top w:val="single" w:sz="4" w:space="0" w:color="auto"/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  <w:hideMark/>
          </w:tcPr>
          <w:p w14:paraId="0890EC4E" w14:textId="6286B0FF" w:rsidR="000A66E6" w:rsidRPr="00F52E3C" w:rsidRDefault="000A66E6" w:rsidP="00675E5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/>
              </w:rPr>
              <w:t>Questionnaire</w:t>
            </w:r>
          </w:p>
        </w:tc>
        <w:tc>
          <w:tcPr>
            <w:tcW w:w="2969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  <w:hideMark/>
          </w:tcPr>
          <w:p w14:paraId="3AC61CBE" w14:textId="511DAEEA" w:rsidR="000A66E6" w:rsidRPr="00F52E3C" w:rsidRDefault="000A66E6" w:rsidP="00F52E3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Design Requirements</w:t>
            </w:r>
            <w:r w:rsidR="00E901FB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(for reliability and measurement error)</w:t>
            </w:r>
          </w:p>
        </w:tc>
        <w:tc>
          <w:tcPr>
            <w:tcW w:w="4536" w:type="dxa"/>
            <w:gridSpan w:val="4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  <w:hideMark/>
          </w:tcPr>
          <w:p w14:paraId="5D496589" w14:textId="5AD94FA7" w:rsidR="000A66E6" w:rsidRPr="00F52E3C" w:rsidRDefault="000A66E6" w:rsidP="00F52E3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Reliability Statistical Methods</w:t>
            </w:r>
          </w:p>
        </w:tc>
        <w:tc>
          <w:tcPr>
            <w:tcW w:w="240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  <w:hideMark/>
          </w:tcPr>
          <w:p w14:paraId="1D237168" w14:textId="5DD19A19" w:rsidR="000A66E6" w:rsidRPr="00F52E3C" w:rsidRDefault="000A66E6" w:rsidP="00F52E3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Measurement Error Statistical Methods</w:t>
            </w:r>
          </w:p>
        </w:tc>
        <w:tc>
          <w:tcPr>
            <w:tcW w:w="1985" w:type="dxa"/>
            <w:vMerge w:val="restart"/>
            <w:tcBorders>
              <w:top w:val="single" w:sz="4" w:space="0" w:color="auto"/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  <w:hideMark/>
          </w:tcPr>
          <w:p w14:paraId="027F47A0" w14:textId="58C75539" w:rsidR="000A66E6" w:rsidRPr="00F52E3C" w:rsidRDefault="009027FB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Overall Rating </w:t>
            </w:r>
            <w:r w:rsidR="000A66E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Reliability/Measurement Error</w:t>
            </w:r>
            <w:r w:rsidR="002E1AEA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*</w:t>
            </w:r>
          </w:p>
        </w:tc>
      </w:tr>
      <w:tr w:rsidR="000A66E6" w:rsidRPr="00F52E3C" w14:paraId="15552E3F" w14:textId="77777777" w:rsidTr="00F52E3C">
        <w:trPr>
          <w:trHeight w:val="1965"/>
        </w:trPr>
        <w:tc>
          <w:tcPr>
            <w:tcW w:w="1418" w:type="dxa"/>
            <w:vMerge/>
            <w:tcBorders>
              <w:left w:val="nil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  <w:hideMark/>
          </w:tcPr>
          <w:p w14:paraId="4F7E7D9E" w14:textId="77777777" w:rsidR="000A66E6" w:rsidRPr="00F52E3C" w:rsidRDefault="000A66E6" w:rsidP="00675E5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84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  <w:hideMark/>
          </w:tcPr>
          <w:p w14:paraId="42A606CB" w14:textId="402058FD" w:rsidR="000A66E6" w:rsidRPr="00F52E3C" w:rsidRDefault="000A66E6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.Participants stable during measurem</w:t>
            </w:r>
            <w:r w:rsidR="00452EE8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e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t period?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  <w:hideMark/>
          </w:tcPr>
          <w:p w14:paraId="765F5EE7" w14:textId="1371B81B" w:rsidR="000A66E6" w:rsidRPr="00F52E3C" w:rsidRDefault="000A66E6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2.Time interval appropriate</w:t>
            </w:r>
            <w:r w:rsidR="00132CA9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?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  <w:hideMark/>
          </w:tcPr>
          <w:p w14:paraId="43C8B6DC" w14:textId="4D11A884" w:rsidR="000A66E6" w:rsidRPr="00F52E3C" w:rsidRDefault="000A66E6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3.Similar test conditions in both measurements</w:t>
            </w:r>
            <w:r w:rsidR="00132CA9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?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  <w:hideMark/>
          </w:tcPr>
          <w:p w14:paraId="061BE1FA" w14:textId="228F7B40" w:rsidR="000A66E6" w:rsidRPr="00F52E3C" w:rsidRDefault="000A66E6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4.Continuous scores: ICC calculated?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  <w:hideMark/>
          </w:tcPr>
          <w:p w14:paraId="76B8F54E" w14:textId="18BC6ED6" w:rsidR="000A66E6" w:rsidRPr="00F52E3C" w:rsidRDefault="000A66E6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5.Dichotomous/nominal/ ordinal scores: Kappa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br/>
              <w:t>calculated?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  <w:hideMark/>
          </w:tcPr>
          <w:p w14:paraId="30A7A819" w14:textId="70EA37AF" w:rsidR="000A66E6" w:rsidRPr="00F52E3C" w:rsidRDefault="000A66E6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6.Ordinal scores:</w:t>
            </w:r>
            <w:r w:rsidR="00785345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weighted kappa calculated</w:t>
            </w:r>
            <w:r w:rsidR="00132CA9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?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  <w:hideMark/>
          </w:tcPr>
          <w:p w14:paraId="2AE89D2D" w14:textId="6C6C6A93" w:rsidR="000A66E6" w:rsidRPr="00F52E3C" w:rsidRDefault="000A66E6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7. Ordinal scores: Weighting scheme described?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  <w:hideMark/>
          </w:tcPr>
          <w:p w14:paraId="38E295E0" w14:textId="50E6382C" w:rsidR="000A66E6" w:rsidRPr="00F52E3C" w:rsidRDefault="00675E5C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4</w:t>
            </w:r>
            <w:r w:rsidR="000A66E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.Continuous scores: SEM, SDC or</w:t>
            </w:r>
            <w:r w:rsidR="000A66E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br/>
              <w:t>LoA</w:t>
            </w:r>
            <w:r w:rsidR="000A66E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br/>
              <w:t>calculated?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  <w:hideMark/>
          </w:tcPr>
          <w:p w14:paraId="679C73A3" w14:textId="1A5E3B55" w:rsidR="000A66E6" w:rsidRPr="00F52E3C" w:rsidRDefault="00675E5C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5</w:t>
            </w:r>
            <w:r w:rsidR="000A66E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.Dichotomous/nominal/ordinal scores: Percentage (positive and negative) agreement calculated?</w:t>
            </w:r>
          </w:p>
        </w:tc>
        <w:tc>
          <w:tcPr>
            <w:tcW w:w="1985" w:type="dxa"/>
            <w:vMerge/>
            <w:tcBorders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91492EC" w14:textId="77777777" w:rsidR="000A66E6" w:rsidRPr="00F52E3C" w:rsidRDefault="000A66E6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0A66E6" w:rsidRPr="00F52E3C" w14:paraId="0BCC1B85" w14:textId="77777777" w:rsidTr="0066483A">
        <w:trPr>
          <w:trHeight w:val="315"/>
        </w:trPr>
        <w:tc>
          <w:tcPr>
            <w:tcW w:w="13317" w:type="dxa"/>
            <w:gridSpan w:val="11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  <w:hideMark/>
          </w:tcPr>
          <w:p w14:paraId="67C1AB0E" w14:textId="7E9BAE31" w:rsidR="000A66E6" w:rsidRPr="00F52E3C" w:rsidRDefault="000A66E6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/>
              </w:rPr>
              <w:t>Physical Activity</w:t>
            </w:r>
          </w:p>
        </w:tc>
      </w:tr>
      <w:tr w:rsidR="0022298A" w:rsidRPr="00F52E3C" w14:paraId="72884D7B" w14:textId="77777777" w:rsidTr="00F52E3C">
        <w:trPr>
          <w:trHeight w:val="285"/>
        </w:trPr>
        <w:tc>
          <w:tcPr>
            <w:tcW w:w="1418" w:type="dxa"/>
            <w:tcBorders>
              <w:top w:val="single" w:sz="4" w:space="0" w:color="auto"/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  <w:hideMark/>
          </w:tcPr>
          <w:p w14:paraId="30487238" w14:textId="777188E5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ord-</w:t>
            </w:r>
            <w:proofErr w:type="spellStart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Trøndelag</w:t>
            </w:r>
            <w:proofErr w:type="spellEnd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Health Study PA Questionnaire (HUNT 1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30</w:t>
            </w:r>
          </w:p>
        </w:tc>
        <w:tc>
          <w:tcPr>
            <w:tcW w:w="842" w:type="dxa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  <w:hideMark/>
          </w:tcPr>
          <w:p w14:paraId="66528AF5" w14:textId="03A7F2B7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  <w:hideMark/>
          </w:tcPr>
          <w:p w14:paraId="07A9D730" w14:textId="5D16F859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  <w:hideMark/>
          </w:tcPr>
          <w:p w14:paraId="19B0FB6C" w14:textId="55424C11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  <w:hideMark/>
          </w:tcPr>
          <w:p w14:paraId="35AA0D71" w14:textId="176049F3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</w:t>
            </w:r>
          </w:p>
        </w:tc>
        <w:tc>
          <w:tcPr>
            <w:tcW w:w="1275" w:type="dxa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  <w:hideMark/>
          </w:tcPr>
          <w:p w14:paraId="57D26C29" w14:textId="39411A33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  <w:hideMark/>
          </w:tcPr>
          <w:p w14:paraId="3E8C3F01" w14:textId="1196EF9F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  <w:hideMark/>
          </w:tcPr>
          <w:p w14:paraId="2559E899" w14:textId="66736493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  <w:hideMark/>
          </w:tcPr>
          <w:p w14:paraId="053D0A41" w14:textId="397ABE53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275" w:type="dxa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  <w:hideMark/>
          </w:tcPr>
          <w:p w14:paraId="11BF1CD5" w14:textId="34E43EFC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985" w:type="dxa"/>
            <w:tcBorders>
              <w:top w:val="single" w:sz="4" w:space="0" w:color="auto"/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  <w:hideMark/>
          </w:tcPr>
          <w:p w14:paraId="06DD4AB9" w14:textId="7DFDE3BD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3/</w:t>
            </w:r>
            <w:r w:rsidR="00715762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.R.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</w:tr>
      <w:tr w:rsidR="0022298A" w:rsidRPr="00F52E3C" w14:paraId="1C4B75CF" w14:textId="77777777" w:rsidTr="00F52E3C">
        <w:trPr>
          <w:trHeight w:val="285"/>
        </w:trPr>
        <w:tc>
          <w:tcPr>
            <w:tcW w:w="141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2EC1384" w14:textId="11CA35DB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Past Year Total Physical Activity Questionnaire (PYTPA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31</w:t>
            </w:r>
            <w:r w:rsidRPr="00F52E3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842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5B56D99" w14:textId="6F822044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C3A345E" w14:textId="6E1CC1EB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FF7ACF2" w14:textId="60483FE4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BB2C5F6" w14:textId="4EC800D8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461468E" w14:textId="69D53156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2DCADC5" w14:textId="32D2AC66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851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70345E4" w14:textId="572C9E12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39D282C" w14:textId="555394B8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F1B1300" w14:textId="0200D2E2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985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CB4B9DF" w14:textId="17EC994F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/</w:t>
            </w:r>
            <w:r w:rsidR="00715762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</w:tr>
      <w:tr w:rsidR="0022298A" w:rsidRPr="00F52E3C" w14:paraId="76B90654" w14:textId="77777777" w:rsidTr="00F52E3C">
        <w:trPr>
          <w:trHeight w:val="285"/>
        </w:trPr>
        <w:tc>
          <w:tcPr>
            <w:tcW w:w="141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69C3E4C" w14:textId="0B001900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Physical Activity Assessment Tool (PAAT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32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842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30EC2ED" w14:textId="5E0CE9A0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858C55C" w14:textId="306B76DE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09803EE" w14:textId="25BBF106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2DBB36D" w14:textId="361A4CDF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17F4100" w14:textId="2A03CAC0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9ED8620" w14:textId="6E85E304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851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83F4D78" w14:textId="3351124E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F8BD83F" w14:textId="4837FC1F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2F3D90F" w14:textId="1D63730D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985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FDAC4B4" w14:textId="678894E3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3/</w:t>
            </w:r>
            <w:r w:rsidR="00715762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</w:tr>
      <w:tr w:rsidR="0022298A" w:rsidRPr="00F52E3C" w14:paraId="168D2535" w14:textId="77777777" w:rsidTr="00F52E3C">
        <w:trPr>
          <w:trHeight w:val="285"/>
        </w:trPr>
        <w:tc>
          <w:tcPr>
            <w:tcW w:w="141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E25BE7E" w14:textId="307483DC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Minnesota Leisure Time Physical Activity Questionnaire (Minnesota LTPA 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33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842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909B63A" w14:textId="5DD1B455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4A0895E" w14:textId="51000CED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DC29AC3" w14:textId="09FCB718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DB80CD8" w14:textId="3F08C2C6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8D1AAC9" w14:textId="4AAD79FD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E91C5A6" w14:textId="7F40E480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851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95848F9" w14:textId="1255FEF9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AF43FDD" w14:textId="26D01D89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742DF18" w14:textId="3223BF43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985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B758571" w14:textId="1909D64E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3/</w:t>
            </w:r>
            <w:r w:rsidR="00715762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</w:tr>
      <w:tr w:rsidR="0022298A" w:rsidRPr="00F52E3C" w14:paraId="0411BBEB" w14:textId="77777777" w:rsidTr="00F52E3C">
        <w:trPr>
          <w:trHeight w:val="285"/>
        </w:trPr>
        <w:tc>
          <w:tcPr>
            <w:tcW w:w="141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FD91E1F" w14:textId="14CA753B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lastRenderedPageBreak/>
              <w:t>Single Item Physical Activity Measure (SI PA M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34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842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7656A20" w14:textId="411D37C3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8A4FF73" w14:textId="73CBD0B0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CE8D6F6" w14:textId="646464C1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B8B82B2" w14:textId="3BDD594F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221ACA5" w14:textId="7020CC25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0E928CE" w14:textId="26926EAC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851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BCF5222" w14:textId="273E4049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B8EC064" w14:textId="296F3765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E776E3B" w14:textId="2AACD4FD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985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6CCA639" w14:textId="4373C9B3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/</w:t>
            </w:r>
            <w:r w:rsidR="00715762"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</w:tr>
      <w:tr w:rsidR="0022298A" w:rsidRPr="00F52E3C" w14:paraId="74C895BF" w14:textId="77777777" w:rsidTr="00F52E3C">
        <w:trPr>
          <w:trHeight w:val="285"/>
        </w:trPr>
        <w:tc>
          <w:tcPr>
            <w:tcW w:w="141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DF34C8A" w14:textId="3C3D16A7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Godin Questionnaire (Godin 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33</w:t>
            </w:r>
          </w:p>
        </w:tc>
        <w:tc>
          <w:tcPr>
            <w:tcW w:w="842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9CC247E" w14:textId="2C56160E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7A0F839" w14:textId="7D98E070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55F859D" w14:textId="6CE72238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C95A8E2" w14:textId="7A18B028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47CBF91" w14:textId="564A2A7A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0CDF2DE" w14:textId="6ECA7213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851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7EB1CA4" w14:textId="4D0BE52B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1B6B24A" w14:textId="4C0D9F0F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8E2C49C" w14:textId="0F961DBF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985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E9D54BB" w14:textId="419BE3C8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4/</w:t>
            </w:r>
            <w:r w:rsidR="00715762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</w:tr>
      <w:tr w:rsidR="0022298A" w:rsidRPr="00F52E3C" w14:paraId="10B90C05" w14:textId="77777777" w:rsidTr="00F52E3C">
        <w:trPr>
          <w:trHeight w:val="285"/>
        </w:trPr>
        <w:tc>
          <w:tcPr>
            <w:tcW w:w="141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1C6E5A3" w14:textId="660396A6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CARDIA Physical Activity History (CARDIA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33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842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6645EE0" w14:textId="38717F09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398AE36" w14:textId="75235222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3602A9B" w14:textId="6712E8B2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B4F3FBF" w14:textId="5B75E8BA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A4D4825" w14:textId="556E0F45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1D59168" w14:textId="7A4CB2E3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851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937EDB7" w14:textId="6B77B316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1A76265" w14:textId="147E47A0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D767929" w14:textId="4D0A5152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985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512E3C7" w14:textId="4B8E820B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3/</w:t>
            </w:r>
            <w:r w:rsidR="00715762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</w:tr>
      <w:tr w:rsidR="0022298A" w:rsidRPr="00F52E3C" w14:paraId="4AF75B68" w14:textId="77777777" w:rsidTr="00F52E3C">
        <w:trPr>
          <w:trHeight w:val="285"/>
        </w:trPr>
        <w:tc>
          <w:tcPr>
            <w:tcW w:w="141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60ED8EC" w14:textId="3A8A0E42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College Alumnus Questionnaire (College Alumnus 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33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842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2A4A14D" w14:textId="2BD66B70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0CCD4B7" w14:textId="5BE46221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D09221E" w14:textId="63957FE7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26ED2D9" w14:textId="79589AAE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09B86F4" w14:textId="5732F647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9951A5B" w14:textId="591EDF61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851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820D51F" w14:textId="106C610F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E9CEBB6" w14:textId="351FAD53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50BA312" w14:textId="39C3B220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985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A7BD06B" w14:textId="1B490E04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3/</w:t>
            </w:r>
            <w:r w:rsidR="00715762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</w:tr>
      <w:tr w:rsidR="0022298A" w:rsidRPr="00F52E3C" w14:paraId="0EC7458F" w14:textId="77777777" w:rsidTr="00F52E3C">
        <w:trPr>
          <w:trHeight w:val="285"/>
        </w:trPr>
        <w:tc>
          <w:tcPr>
            <w:tcW w:w="141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E7A8A03" w14:textId="28E9D712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Minnesota Heart Health Program Questionnaire (MHHP 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33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842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E0D57C8" w14:textId="402A3040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0ED3A19" w14:textId="2D89D9E6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7DA8B87" w14:textId="1C790D72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6278798" w14:textId="6B058D6D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589ABFC" w14:textId="4F0F8595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D97AD40" w14:textId="2184900E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851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EDE4DC3" w14:textId="75972447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159FFB1" w14:textId="5CAB6028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4B2F894" w14:textId="302DAFE4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985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0F6FFFC" w14:textId="3594BAEB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3/</w:t>
            </w:r>
            <w:r w:rsidR="00715762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</w:tr>
      <w:tr w:rsidR="0022298A" w:rsidRPr="00F52E3C" w14:paraId="452E3BE1" w14:textId="77777777" w:rsidTr="00F52E3C">
        <w:trPr>
          <w:trHeight w:val="285"/>
        </w:trPr>
        <w:tc>
          <w:tcPr>
            <w:tcW w:w="141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DC43EB7" w14:textId="6987F54C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Modified Historical Leisure Activity Questionnaire (MHLA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35</w:t>
            </w:r>
          </w:p>
        </w:tc>
        <w:tc>
          <w:tcPr>
            <w:tcW w:w="842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CA6BC10" w14:textId="5889B188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993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3897386" w14:textId="356C98F5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B21C0FC" w14:textId="2234ADB9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8F54D33" w14:textId="59F946F5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59F8C93" w14:textId="4B23FA0C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4E09E38" w14:textId="3E3C7E6B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851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822BABC" w14:textId="31CAA377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762A9D1" w14:textId="25D3A1CA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F19A9DE" w14:textId="10947E75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985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69675B4" w14:textId="42F282BF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2/</w:t>
            </w:r>
            <w:r w:rsidR="00715762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</w:tr>
      <w:tr w:rsidR="0022298A" w:rsidRPr="00F52E3C" w14:paraId="68255B0A" w14:textId="77777777" w:rsidTr="00F52E3C">
        <w:trPr>
          <w:trHeight w:val="285"/>
        </w:trPr>
        <w:tc>
          <w:tcPr>
            <w:tcW w:w="141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9BBF724" w14:textId="170A005E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Modified version Active Australia Survey 1(MV – AAS1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36</w:t>
            </w:r>
          </w:p>
        </w:tc>
        <w:tc>
          <w:tcPr>
            <w:tcW w:w="842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B04CFBB" w14:textId="1308B33D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2A226DA" w14:textId="4FD0DA97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1B964F2" w14:textId="1A5EABDF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0625308" w14:textId="3CF45BC2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7183FD0" w14:textId="057101D7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4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854DA3E" w14:textId="5B6038D8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851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A454189" w14:textId="1571A8F6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DEFE369" w14:textId="726135B8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6F4074B" w14:textId="71F843ED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1985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AC87B0D" w14:textId="4D996E3B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4/2</w:t>
            </w:r>
          </w:p>
        </w:tc>
      </w:tr>
      <w:tr w:rsidR="0022298A" w:rsidRPr="00F52E3C" w14:paraId="6057C253" w14:textId="77777777" w:rsidTr="00F52E3C">
        <w:trPr>
          <w:trHeight w:val="285"/>
        </w:trPr>
        <w:tc>
          <w:tcPr>
            <w:tcW w:w="141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E4D97B4" w14:textId="58D436FA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Modified version Active 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lastRenderedPageBreak/>
              <w:t>Australia Survey</w:t>
            </w:r>
            <w:r w:rsidR="008C663E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(MV – AAS2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37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842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1C180F9" w14:textId="75A9830B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lastRenderedPageBreak/>
              <w:t>1</w:t>
            </w:r>
          </w:p>
        </w:tc>
        <w:tc>
          <w:tcPr>
            <w:tcW w:w="993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77DAD39" w14:textId="03153D0D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4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B6B123C" w14:textId="60D3DF88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5A78048" w14:textId="3B334D02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4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5F126FF" w14:textId="10E65F36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F71BA22" w14:textId="44E89C2E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851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8FE9EB8" w14:textId="18D1FA96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B1BAFB1" w14:textId="4A871B64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02FF1A5" w14:textId="6C8EB459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985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A560056" w14:textId="247F5029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4/4</w:t>
            </w:r>
          </w:p>
        </w:tc>
      </w:tr>
      <w:tr w:rsidR="0022298A" w:rsidRPr="00F52E3C" w14:paraId="5F395575" w14:textId="77777777" w:rsidTr="00F52E3C">
        <w:trPr>
          <w:trHeight w:val="285"/>
        </w:trPr>
        <w:tc>
          <w:tcPr>
            <w:tcW w:w="141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9239610" w14:textId="7B3A5562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Adapted from Active Australia Survey (Adapt AAS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38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842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540E13E" w14:textId="73065A7E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50DE410" w14:textId="55CA9A7E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0F2F9CE" w14:textId="5895C464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4660BF6" w14:textId="049C0A65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9E591B7" w14:textId="714784E7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7140B67" w14:textId="4480F70C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851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7065AEA" w14:textId="66B5BB88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9DA9D73" w14:textId="39A9A7CE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2D70179" w14:textId="03CB22DD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highlight w:val="yellow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985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D603761" w14:textId="02B0868B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2/2</w:t>
            </w:r>
          </w:p>
        </w:tc>
      </w:tr>
      <w:tr w:rsidR="0022298A" w:rsidRPr="00F52E3C" w14:paraId="2F73F93C" w14:textId="77777777" w:rsidTr="00F52E3C">
        <w:trPr>
          <w:trHeight w:val="285"/>
        </w:trPr>
        <w:tc>
          <w:tcPr>
            <w:tcW w:w="141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8BD9DE4" w14:textId="491EAA7C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International Physical Activity Questionnaire – Walking Section (IPAQ-WS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39</w:t>
            </w:r>
          </w:p>
        </w:tc>
        <w:tc>
          <w:tcPr>
            <w:tcW w:w="842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D5F03B4" w14:textId="3DEE61F8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11DDBFF" w14:textId="7D313983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18D83AD" w14:textId="64784F4C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D016CFA" w14:textId="7687086C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4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ABE603B" w14:textId="355B1411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47E6DC2" w14:textId="021D9B55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851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1457967" w14:textId="44DCC679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14F3AAA" w14:textId="3C974BD9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78A41DA" w14:textId="58735CF0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985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CC14BF0" w14:textId="13459EA6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4/</w:t>
            </w:r>
            <w:r w:rsidR="00715762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.R.</w:t>
            </w:r>
          </w:p>
          <w:p w14:paraId="0E0D4DF2" w14:textId="31C7F2C7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22298A" w:rsidRPr="00F52E3C" w14:paraId="3A5FCA9E" w14:textId="77777777" w:rsidTr="00F52E3C">
        <w:trPr>
          <w:trHeight w:val="285"/>
        </w:trPr>
        <w:tc>
          <w:tcPr>
            <w:tcW w:w="141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F2D2EBE" w14:textId="025DE7D2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Short Questionnaire to Assess Health-enhancing physical activity (SQUASH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40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842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366EE7D" w14:textId="3790F29D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ED8057B" w14:textId="4EB83D16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05711E2" w14:textId="0D0C5CD9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755C88C" w14:textId="2E529ADE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0FB543D" w14:textId="320C0CAB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4DB7689" w14:textId="134EC3AE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851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25F3F76" w14:textId="4FB5AF98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B12559B" w14:textId="70E3FF79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96AD695" w14:textId="75CCB57F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985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2B6D040" w14:textId="495BC2BF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3/</w:t>
            </w:r>
            <w:r w:rsidR="00715762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</w:tr>
      <w:tr w:rsidR="0022298A" w:rsidRPr="00F52E3C" w14:paraId="70389EF3" w14:textId="77777777" w:rsidTr="00F52E3C">
        <w:trPr>
          <w:trHeight w:val="285"/>
        </w:trPr>
        <w:tc>
          <w:tcPr>
            <w:tcW w:w="141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A44732C" w14:textId="13137567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European Prospective Investigation into Cancer and Nutrition Physical Activity Questionnaire (EPIC PA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41</w:t>
            </w:r>
          </w:p>
        </w:tc>
        <w:tc>
          <w:tcPr>
            <w:tcW w:w="842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F0313F5" w14:textId="7D64A794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42187F4" w14:textId="197DD35A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5696F7D" w14:textId="0B21DD78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8E6CBB4" w14:textId="2D39F9CB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9218233" w14:textId="2430B93D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58C8EC7" w14:textId="7C3F207D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851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C4E6798" w14:textId="1CCE589E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6E9235C" w14:textId="332A6CF5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8FE64E6" w14:textId="604AEBBB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985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271BBA6" w14:textId="66888F72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3/1</w:t>
            </w:r>
          </w:p>
        </w:tc>
      </w:tr>
      <w:tr w:rsidR="0022298A" w:rsidRPr="00F52E3C" w14:paraId="12BCC9E8" w14:textId="77777777" w:rsidTr="00F52E3C">
        <w:trPr>
          <w:trHeight w:val="285"/>
        </w:trPr>
        <w:tc>
          <w:tcPr>
            <w:tcW w:w="141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7ECDF0E" w14:textId="468DFDAC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3-Item Physical Activity Questionnaire (13I-PA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42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842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535C36D" w14:textId="6C0D5455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A96EDF0" w14:textId="56693132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B32D2A7" w14:textId="1C912FCC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7C80890" w14:textId="08E3566A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FFD697C" w14:textId="1476E7EB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7C4867A" w14:textId="30ABD9D2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851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967B449" w14:textId="4BD010A6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A7C36AD" w14:textId="762D03D6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A4A62BC" w14:textId="25418B96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985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2BAC8F9" w14:textId="6A969540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2/</w:t>
            </w:r>
            <w:r w:rsidR="00715762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</w:tr>
      <w:tr w:rsidR="0022298A" w:rsidRPr="00F52E3C" w14:paraId="4B1AA10C" w14:textId="77777777" w:rsidTr="00F52E3C">
        <w:trPr>
          <w:trHeight w:val="285"/>
        </w:trPr>
        <w:tc>
          <w:tcPr>
            <w:tcW w:w="141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C3617DC" w14:textId="2DADA347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lastRenderedPageBreak/>
              <w:t xml:space="preserve">Questionnaire </w:t>
            </w:r>
            <w:proofErr w:type="spellStart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d’Activité</w:t>
            </w:r>
            <w:proofErr w:type="spellEnd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Physique pour les </w:t>
            </w:r>
            <w:proofErr w:type="spellStart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Personnes</w:t>
            </w:r>
            <w:proofErr w:type="spellEnd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Âgées</w:t>
            </w:r>
            <w:proofErr w:type="spellEnd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(QAPPA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43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842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23E494F" w14:textId="0B6402A0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A8F353C" w14:textId="16C57C22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4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2FA4153" w14:textId="3137ED2F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5A8D0AA" w14:textId="4992ECD4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859D67C" w14:textId="2494692B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9862CE4" w14:textId="6C935C87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851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B74D222" w14:textId="6C5192F0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BAE621B" w14:textId="107EF09C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BF6741B" w14:textId="70E1480B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1985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8D128E5" w14:textId="0D95B0C1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4/4</w:t>
            </w:r>
          </w:p>
        </w:tc>
      </w:tr>
      <w:tr w:rsidR="0022298A" w:rsidRPr="00F52E3C" w14:paraId="4A0C0CA5" w14:textId="77777777" w:rsidTr="00F52E3C">
        <w:trPr>
          <w:trHeight w:val="285"/>
        </w:trPr>
        <w:tc>
          <w:tcPr>
            <w:tcW w:w="141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3ADD516" w14:textId="18B9D59E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  <w:lang w:val="en-GB"/>
              </w:rPr>
              <w:t>Incidental and Planned Exercise Questionnaire (IPE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44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842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ED49BE2" w14:textId="26A94AA1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D6D26B5" w14:textId="47A0CEB1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F72E677" w14:textId="7F262BB9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6002EAF" w14:textId="766846B9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00BC60B" w14:textId="196E246A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EB95F00" w14:textId="3177BE11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851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87E5606" w14:textId="59C3578F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1B6E18C" w14:textId="51F0C338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FF788A2" w14:textId="28E863DD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985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6418158" w14:textId="2E7AC12B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2/</w:t>
            </w:r>
            <w:r w:rsidR="00715762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</w:tr>
      <w:tr w:rsidR="0022298A" w:rsidRPr="00F52E3C" w14:paraId="26B3CC0A" w14:textId="77777777" w:rsidTr="00F52E3C">
        <w:trPr>
          <w:trHeight w:val="285"/>
        </w:trPr>
        <w:tc>
          <w:tcPr>
            <w:tcW w:w="141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BADA9FD" w14:textId="63D18B6D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Physical Activity Questionnaire for Elderly Japanese (PAQ-EJ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45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842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05F08C1" w14:textId="34448B66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8DFB6A6" w14:textId="44A4AA36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96EAC4F" w14:textId="7C22B181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5D540C6" w14:textId="5A00A489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12298E3" w14:textId="65B51394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75015B5" w14:textId="6EBCFF9C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851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65D810B" w14:textId="63A7049F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C2C56FD" w14:textId="67CE9A54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C121980" w14:textId="74B5FA86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985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D692B6D" w14:textId="2ADDD7D7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3/</w:t>
            </w:r>
            <w:r w:rsidR="00715762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</w:tr>
      <w:tr w:rsidR="0022298A" w:rsidRPr="00F52E3C" w14:paraId="6EE05F80" w14:textId="77777777" w:rsidTr="00F52E3C">
        <w:trPr>
          <w:trHeight w:val="285"/>
        </w:trPr>
        <w:tc>
          <w:tcPr>
            <w:tcW w:w="141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BF56B06" w14:textId="14607322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The Longitudinal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br/>
              <w:t>Ageing Study Amsterdam Physical Activity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br/>
              <w:t>Questionnaire (LAPA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46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842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117B413" w14:textId="22B55FB0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5641026" w14:textId="23249777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ACC5414" w14:textId="4DD3705E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BC247AC" w14:textId="438AB292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7448B77" w14:textId="3AF15E83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BA74958" w14:textId="58C38867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851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BB58B22" w14:textId="6054B5D3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EA79336" w14:textId="2CD05AC3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DC73BD5" w14:textId="5036AF06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985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F4F4395" w14:textId="5CE55E42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3/1</w:t>
            </w:r>
          </w:p>
        </w:tc>
      </w:tr>
      <w:tr w:rsidR="0022298A" w:rsidRPr="00F52E3C" w14:paraId="65C332C6" w14:textId="77777777" w:rsidTr="00F52E3C">
        <w:trPr>
          <w:trHeight w:val="285"/>
        </w:trPr>
        <w:tc>
          <w:tcPr>
            <w:tcW w:w="141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F9A8DC3" w14:textId="1A7CF19E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ordic Physical Activity Questionnaire (NPAQ-short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47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842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73D72CB" w14:textId="4D6DCAE7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B69A074" w14:textId="080DDA49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E3D394B" w14:textId="167BD83F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DCB99BB" w14:textId="2823A56E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6D59092" w14:textId="7A8E3DCE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A1811A0" w14:textId="3DE607AA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851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868DFC5" w14:textId="3CC0DA1A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A5D6EB1" w14:textId="354256AD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D6C6C52" w14:textId="4D03FA59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985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3844E78" w14:textId="2CA7F775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3/</w:t>
            </w:r>
            <w:r w:rsidR="00715762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</w:tr>
      <w:tr w:rsidR="0022298A" w:rsidRPr="00F52E3C" w14:paraId="327C6653" w14:textId="77777777" w:rsidTr="00F52E3C">
        <w:trPr>
          <w:trHeight w:val="285"/>
        </w:trPr>
        <w:tc>
          <w:tcPr>
            <w:tcW w:w="141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C7FC653" w14:textId="3604C38C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Self-report physical activity questionnaire (SPA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48</w:t>
            </w:r>
          </w:p>
        </w:tc>
        <w:tc>
          <w:tcPr>
            <w:tcW w:w="842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CE82350" w14:textId="155D6575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09F80A4" w14:textId="3B0A01F6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216DF7B" w14:textId="09FA06A6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2884B99" w14:textId="57DDBE55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1C90539" w14:textId="70DBAD46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7DA30FA" w14:textId="369353EF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851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895B56B" w14:textId="4D07DB41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25DB878" w14:textId="42CD1626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07A8AF8" w14:textId="79CD9F5A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985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832087C" w14:textId="50D7970E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3/</w:t>
            </w:r>
            <w:r w:rsidR="00715762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</w:tr>
      <w:tr w:rsidR="0022298A" w:rsidRPr="00F52E3C" w14:paraId="7FF6791B" w14:textId="77777777" w:rsidTr="00F52E3C">
        <w:trPr>
          <w:trHeight w:val="285"/>
        </w:trPr>
        <w:tc>
          <w:tcPr>
            <w:tcW w:w="141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96E451B" w14:textId="67DFB536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Transport and Physical 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lastRenderedPageBreak/>
              <w:t>Activity Questionnaire (TPA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49</w:t>
            </w:r>
          </w:p>
        </w:tc>
        <w:tc>
          <w:tcPr>
            <w:tcW w:w="842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65E1D89" w14:textId="421A5336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lastRenderedPageBreak/>
              <w:t>1</w:t>
            </w:r>
          </w:p>
        </w:tc>
        <w:tc>
          <w:tcPr>
            <w:tcW w:w="993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39FECDC" w14:textId="06F71AB5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94E7077" w14:textId="50C84E4C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13D5614" w14:textId="2F708A75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91C16BC" w14:textId="0B7C83F9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5A0D921" w14:textId="42DF964A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851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6B68E9E" w14:textId="16955C84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48A361D" w14:textId="0467FA95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54AD3E6" w14:textId="79CAD976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985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2AFDE79" w14:textId="25A96CAF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2/2</w:t>
            </w:r>
          </w:p>
        </w:tc>
      </w:tr>
      <w:tr w:rsidR="0022298A" w:rsidRPr="00F52E3C" w14:paraId="211E3140" w14:textId="77777777" w:rsidTr="00F52E3C">
        <w:trPr>
          <w:trHeight w:val="285"/>
        </w:trPr>
        <w:tc>
          <w:tcPr>
            <w:tcW w:w="1418" w:type="dxa"/>
            <w:tcBorders>
              <w:left w:val="nil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D910702" w14:textId="554C448C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General Practice Physical Activity Questionnaire (GPPA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50</w:t>
            </w:r>
          </w:p>
        </w:tc>
        <w:tc>
          <w:tcPr>
            <w:tcW w:w="842" w:type="dxa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FC6977E" w14:textId="5318363F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0AE865A" w14:textId="62E5F982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4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26512C5" w14:textId="2BA1DC46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A8DF4F2" w14:textId="7B8C406B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5" w:type="dxa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2FAB89D" w14:textId="4E9044A7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7892A91" w14:textId="0FA69735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432B3C0" w14:textId="05038C3F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82693A3" w14:textId="76057ADA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275" w:type="dxa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AFA8140" w14:textId="6FD051EE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1985" w:type="dxa"/>
            <w:tcBorders>
              <w:bottom w:val="single" w:sz="4" w:space="0" w:color="auto"/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73D2E19" w14:textId="1DA74E3B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4/4</w:t>
            </w:r>
          </w:p>
        </w:tc>
      </w:tr>
      <w:tr w:rsidR="0022298A" w:rsidRPr="00F52E3C" w14:paraId="3931B885" w14:textId="77777777" w:rsidTr="0066483A">
        <w:trPr>
          <w:trHeight w:val="285"/>
        </w:trPr>
        <w:tc>
          <w:tcPr>
            <w:tcW w:w="13317" w:type="dxa"/>
            <w:gridSpan w:val="11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52435D2" w14:textId="7FC843A5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/>
              </w:rPr>
              <w:t>Sedentary Behaviour</w:t>
            </w:r>
          </w:p>
        </w:tc>
      </w:tr>
      <w:tr w:rsidR="0022298A" w:rsidRPr="00F52E3C" w14:paraId="7E6CF329" w14:textId="77777777" w:rsidTr="00F52E3C">
        <w:trPr>
          <w:trHeight w:val="285"/>
        </w:trPr>
        <w:tc>
          <w:tcPr>
            <w:tcW w:w="1418" w:type="dxa"/>
            <w:tcBorders>
              <w:top w:val="single" w:sz="4" w:space="0" w:color="auto"/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3808A20" w14:textId="3908AD5E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International Physical Activity Questionnaire - Sedentary Behaviour (IPAQ-SB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51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842" w:type="dxa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53FD63A" w14:textId="1A3C2800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D0A386C" w14:textId="10D748AB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C2380C5" w14:textId="2E0B723B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90FD105" w14:textId="082A1E6C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</w:t>
            </w:r>
          </w:p>
        </w:tc>
        <w:tc>
          <w:tcPr>
            <w:tcW w:w="1275" w:type="dxa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ED28349" w14:textId="52DDD8AB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D035285" w14:textId="23CE043F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381B1B3" w14:textId="31859C7C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18B03C3" w14:textId="4B46E81E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275" w:type="dxa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D1BFA40" w14:textId="7A43A887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985" w:type="dxa"/>
            <w:tcBorders>
              <w:top w:val="single" w:sz="4" w:space="0" w:color="auto"/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55C3BBF" w14:textId="10A536E3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3/</w:t>
            </w:r>
            <w:r w:rsidR="00715762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</w:tr>
      <w:tr w:rsidR="0022298A" w:rsidRPr="00F52E3C" w14:paraId="5DCFDCC6" w14:textId="77777777" w:rsidTr="00F52E3C">
        <w:trPr>
          <w:trHeight w:val="285"/>
        </w:trPr>
        <w:tc>
          <w:tcPr>
            <w:tcW w:w="141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4B977DD" w14:textId="327AAC10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Australian Longitudinal Study on Women’s Health - Sedentary Behaviour Questions (ALSWH - SB 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52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842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A381873" w14:textId="08A12529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50ED256" w14:textId="291B3D9C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4A80FED" w14:textId="1517477E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E77B30A" w14:textId="391E5AA1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11C6C77" w14:textId="5C87B29F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A79BEF1" w14:textId="5CDC5953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851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B9ECF61" w14:textId="0C5B9DA5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686C669" w14:textId="203AAC60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B765B86" w14:textId="02B47647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985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6A1F20F" w14:textId="6EB7DC0B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/2</w:t>
            </w:r>
          </w:p>
        </w:tc>
      </w:tr>
      <w:tr w:rsidR="0022298A" w:rsidRPr="00F52E3C" w14:paraId="4EF3C1D2" w14:textId="77777777" w:rsidTr="00F52E3C">
        <w:trPr>
          <w:trHeight w:val="285"/>
        </w:trPr>
        <w:tc>
          <w:tcPr>
            <w:tcW w:w="141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A558208" w14:textId="056495D9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Self-reported sitting and breaks from sitting in the workplace</w:t>
            </w:r>
            <w:r w:rsidR="0095361F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(SBSW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53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842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D6A282E" w14:textId="7CF46EB8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C9413D3" w14:textId="48488E37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7C95873" w14:textId="2284BA1C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253029B" w14:textId="58E48DC0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597AB14" w14:textId="3889171B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68B1601" w14:textId="7E482F09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851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0D7E1E2" w14:textId="3241705F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5015373" w14:textId="2D374F0C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EEB2D07" w14:textId="49DF6F10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985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F2B65F8" w14:textId="3DE05C1F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2/</w:t>
            </w:r>
            <w:r w:rsidR="00715762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</w:tr>
      <w:tr w:rsidR="0022298A" w:rsidRPr="00F52E3C" w14:paraId="4F1E4797" w14:textId="77777777" w:rsidTr="00F52E3C">
        <w:trPr>
          <w:trHeight w:val="285"/>
        </w:trPr>
        <w:tc>
          <w:tcPr>
            <w:tcW w:w="141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85F7040" w14:textId="12E10584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Workplace Sitting Breaks 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lastRenderedPageBreak/>
              <w:t>Questionnaire (SITBR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54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842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06234B9" w14:textId="3D096FC1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  <w:lang w:val="en-GB"/>
              </w:rPr>
              <w:lastRenderedPageBreak/>
              <w:t>1</w:t>
            </w:r>
          </w:p>
        </w:tc>
        <w:tc>
          <w:tcPr>
            <w:tcW w:w="993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28D5F38" w14:textId="2E1118E1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48AC229" w14:textId="60F43A71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A476674" w14:textId="1472DE90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0323587" w14:textId="15D1082A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13C3729" w14:textId="0F330289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851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E1D05CC" w14:textId="32F4FBFD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A743E26" w14:textId="633AE627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88105E1" w14:textId="055EEE96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1985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8CB6CEC" w14:textId="0ED4F38B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3/2</w:t>
            </w:r>
          </w:p>
        </w:tc>
      </w:tr>
      <w:tr w:rsidR="0022298A" w:rsidRPr="00F52E3C" w14:paraId="0DE9430A" w14:textId="77777777" w:rsidTr="00F52E3C">
        <w:trPr>
          <w:trHeight w:val="285"/>
        </w:trPr>
        <w:tc>
          <w:tcPr>
            <w:tcW w:w="141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B31979E" w14:textId="75FA3019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Sedentary </w:t>
            </w:r>
            <w:proofErr w:type="spellStart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Behavior</w:t>
            </w:r>
            <w:proofErr w:type="spellEnd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Questionnaire (SB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55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842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89265C3" w14:textId="378C262A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356A9C1" w14:textId="16A0FA38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EBB28A1" w14:textId="38ABEB78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D128853" w14:textId="36752C1E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B0497EA" w14:textId="482A465A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A44DBF4" w14:textId="18D9C12A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851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EB6E181" w14:textId="74D43342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8F5DEBE" w14:textId="659C5EA7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B6EE06F" w14:textId="1D633C15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985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7A4F21D" w14:textId="60301768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2/</w:t>
            </w:r>
            <w:r w:rsidR="00715762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</w:tr>
      <w:tr w:rsidR="0022298A" w:rsidRPr="00F52E3C" w14:paraId="3964C280" w14:textId="77777777" w:rsidTr="00F52E3C">
        <w:trPr>
          <w:trHeight w:val="285"/>
        </w:trPr>
        <w:tc>
          <w:tcPr>
            <w:tcW w:w="141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2557374" w14:textId="0FB7FFB0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SED-GIH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56</w:t>
            </w:r>
          </w:p>
        </w:tc>
        <w:tc>
          <w:tcPr>
            <w:tcW w:w="842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33ADAE5" w14:textId="44F305F3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4</w:t>
            </w:r>
          </w:p>
        </w:tc>
        <w:tc>
          <w:tcPr>
            <w:tcW w:w="993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3EC4E0B" w14:textId="3A380E26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B7AE771" w14:textId="13839D9A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4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50DC607" w14:textId="3B41CF99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C72A434" w14:textId="66C5F254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512386E" w14:textId="52EE60DF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851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70BB020" w14:textId="1E073B7B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6707F22" w14:textId="5D0C034B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4CA2E72" w14:textId="330A6F32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985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B647EE3" w14:textId="0CE4AB37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4/</w:t>
            </w:r>
            <w:r w:rsidR="00715762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</w:tr>
      <w:tr w:rsidR="0022298A" w:rsidRPr="00F52E3C" w14:paraId="7757E780" w14:textId="77777777" w:rsidTr="00F52E3C">
        <w:trPr>
          <w:trHeight w:val="285"/>
        </w:trPr>
        <w:tc>
          <w:tcPr>
            <w:tcW w:w="141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98681E3" w14:textId="372DD769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Workforce Sitting Questionnaire (WS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57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842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831D60D" w14:textId="726243F8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AEDA2D6" w14:textId="3ED67FCC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98CDE15" w14:textId="45F194F1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C30AC83" w14:textId="5FEBC79A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256F21C" w14:textId="735547EB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C92F1D0" w14:textId="29B4EE92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851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C53AA01" w14:textId="1D31159B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0ADC281" w14:textId="12D37AFE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50B960B" w14:textId="234A7A56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985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8881343" w14:textId="74643B86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/</w:t>
            </w:r>
            <w:r w:rsidR="00715762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</w:tr>
      <w:tr w:rsidR="0022298A" w:rsidRPr="00F52E3C" w14:paraId="05A9A5E0" w14:textId="77777777" w:rsidTr="00F52E3C">
        <w:trPr>
          <w:trHeight w:val="285"/>
        </w:trPr>
        <w:tc>
          <w:tcPr>
            <w:tcW w:w="141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2590480" w14:textId="44FE75A5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Japanese-Language Self-reported Measures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br/>
              <w:t>for Assessing Adults Domain-Specific Sedentary Time (JSRM - SB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58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842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C0E64AA" w14:textId="219B6BAB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F389026" w14:textId="627E5690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7FEC9BC" w14:textId="23CBAB2E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48E1987" w14:textId="5772C785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A75F6A1" w14:textId="695D21EA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A836D3B" w14:textId="34EAFDBA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851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F025C1C" w14:textId="36149BBE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8945266" w14:textId="3AE80981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D29DDAF" w14:textId="6ACBC60B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985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A2A591E" w14:textId="50133BE4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/</w:t>
            </w:r>
            <w:r w:rsidR="00715762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</w:tr>
      <w:tr w:rsidR="0022298A" w:rsidRPr="00F52E3C" w14:paraId="64A9F4B0" w14:textId="77777777" w:rsidTr="00F52E3C">
        <w:trPr>
          <w:trHeight w:val="285"/>
        </w:trPr>
        <w:tc>
          <w:tcPr>
            <w:tcW w:w="141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84D2AE9" w14:textId="5CB1A6A4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Longitudinal Aging Study Amsterdam questionnaire (LASA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59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842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37410C0" w14:textId="529639FA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6B36301" w14:textId="683B0356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AE9DB42" w14:textId="3AFBDA13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88D27CE" w14:textId="6AE9F0F4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A3CBF7B" w14:textId="2BCDA99E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78AD3FD" w14:textId="0BF0D84F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851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3F33F96" w14:textId="31A7143C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5DB63EA" w14:textId="0C9AD760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C94DCC0" w14:textId="6F6D2ADA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985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5E59C4C" w14:textId="1766882C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/</w:t>
            </w:r>
            <w:r w:rsidR="00715762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</w:tr>
      <w:tr w:rsidR="0022298A" w:rsidRPr="00F52E3C" w14:paraId="0B499E95" w14:textId="77777777" w:rsidTr="00F52E3C">
        <w:trPr>
          <w:trHeight w:val="285"/>
        </w:trPr>
        <w:tc>
          <w:tcPr>
            <w:tcW w:w="141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91EDE54" w14:textId="5000BD21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SB question of the Yale Physical Activity Survey (YPAS - SB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60</w:t>
            </w:r>
          </w:p>
        </w:tc>
        <w:tc>
          <w:tcPr>
            <w:tcW w:w="842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043EBCB" w14:textId="0AA2C6CC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8B9BC30" w14:textId="21B143D9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875576D" w14:textId="2884971A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8A7D034" w14:textId="01A58DED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8EB5266" w14:textId="47426988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6C50877" w14:textId="59D7553B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851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FE2AF45" w14:textId="34EDA109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66AD571" w14:textId="5BC07E48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B8B0EB2" w14:textId="28E20925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985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0BF7072" w14:textId="2248DD97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/</w:t>
            </w:r>
            <w:r w:rsidR="00715762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</w:tr>
      <w:tr w:rsidR="0022298A" w:rsidRPr="00F52E3C" w14:paraId="31279EB2" w14:textId="77777777" w:rsidTr="00F52E3C">
        <w:trPr>
          <w:trHeight w:val="285"/>
        </w:trPr>
        <w:tc>
          <w:tcPr>
            <w:tcW w:w="141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D0F4AFB" w14:textId="72059027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Community Health Activities Model Program 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lastRenderedPageBreak/>
              <w:t>for Seniors SB questions (CHAMPS - SB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60</w:t>
            </w:r>
          </w:p>
        </w:tc>
        <w:tc>
          <w:tcPr>
            <w:tcW w:w="842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EBC6B01" w14:textId="58E3F22B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lastRenderedPageBreak/>
              <w:t>1</w:t>
            </w:r>
          </w:p>
        </w:tc>
        <w:tc>
          <w:tcPr>
            <w:tcW w:w="993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D61EDCF" w14:textId="3BCE53E2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0ED2658" w14:textId="7574CD08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4E4D976" w14:textId="1CEA9422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A772F07" w14:textId="6E41A94D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953EAFF" w14:textId="6808DDB7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851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36B0F1A" w14:textId="372EA14E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D2F49D0" w14:textId="50C83767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A2F8395" w14:textId="7363E403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985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BD7CEDC" w14:textId="7103C6FD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/</w:t>
            </w:r>
            <w:r w:rsidR="00715762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</w:tr>
      <w:tr w:rsidR="0022298A" w:rsidRPr="00F52E3C" w14:paraId="021DE3E8" w14:textId="77777777" w:rsidTr="00F52E3C">
        <w:trPr>
          <w:trHeight w:val="285"/>
        </w:trPr>
        <w:tc>
          <w:tcPr>
            <w:tcW w:w="1418" w:type="dxa"/>
            <w:tcBorders>
              <w:left w:val="nil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7FFE529" w14:textId="4DA92228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Cancer Prevention Study-3 Sedentary Time Survey (CPS-3 ST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61</w:t>
            </w:r>
          </w:p>
        </w:tc>
        <w:tc>
          <w:tcPr>
            <w:tcW w:w="842" w:type="dxa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F072F36" w14:textId="62852777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1AAF1E0" w14:textId="2947DF8A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60DEE40" w14:textId="45578CC5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F79D8DA" w14:textId="4AC04106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</w:t>
            </w:r>
          </w:p>
        </w:tc>
        <w:tc>
          <w:tcPr>
            <w:tcW w:w="1275" w:type="dxa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081079A" w14:textId="4C8B6CC1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10D61B5" w14:textId="1BD7FF55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96A3086" w14:textId="486B23D7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9D4615E" w14:textId="45D6174E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275" w:type="dxa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3A82113" w14:textId="3B98EE45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985" w:type="dxa"/>
            <w:tcBorders>
              <w:bottom w:val="single" w:sz="4" w:space="0" w:color="auto"/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409AC26" w14:textId="25C612ED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3/</w:t>
            </w:r>
            <w:r w:rsidR="00715762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</w:tr>
      <w:tr w:rsidR="0022298A" w:rsidRPr="00F52E3C" w14:paraId="641BD2D1" w14:textId="77777777" w:rsidTr="0066483A">
        <w:trPr>
          <w:trHeight w:val="285"/>
        </w:trPr>
        <w:tc>
          <w:tcPr>
            <w:tcW w:w="13317" w:type="dxa"/>
            <w:gridSpan w:val="11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6532ACCB" w14:textId="7336D4B0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/>
              </w:rPr>
              <w:t>Sleep</w:t>
            </w:r>
          </w:p>
        </w:tc>
      </w:tr>
      <w:tr w:rsidR="0022298A" w:rsidRPr="00F52E3C" w14:paraId="0E939C6F" w14:textId="77777777" w:rsidTr="00F52E3C">
        <w:trPr>
          <w:trHeight w:val="285"/>
        </w:trPr>
        <w:tc>
          <w:tcPr>
            <w:tcW w:w="1418" w:type="dxa"/>
            <w:tcBorders>
              <w:left w:val="nil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573D257" w14:textId="6DB4C4E0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BRFSS sleep questions (BRFSS Sleep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62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842" w:type="dxa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75942BA" w14:textId="14FD7680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6619B5C" w14:textId="5AB7C19F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991DE55" w14:textId="568BE8A5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C0B286A" w14:textId="5068F3C2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4</w:t>
            </w:r>
          </w:p>
        </w:tc>
        <w:tc>
          <w:tcPr>
            <w:tcW w:w="1275" w:type="dxa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31A3391" w14:textId="655C2FF1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F38F8F8" w14:textId="1CA821EB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7B4443E" w14:textId="7C3B7E3E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9AAEBFE" w14:textId="773A0394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275" w:type="dxa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D2C57A7" w14:textId="7999EF4B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985" w:type="dxa"/>
            <w:tcBorders>
              <w:bottom w:val="single" w:sz="4" w:space="0" w:color="auto"/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92B561D" w14:textId="5B45A877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4/</w:t>
            </w:r>
            <w:r w:rsidR="00715762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</w:tr>
      <w:tr w:rsidR="0022298A" w:rsidRPr="00F52E3C" w14:paraId="5E867751" w14:textId="77777777" w:rsidTr="0066483A">
        <w:trPr>
          <w:trHeight w:val="285"/>
        </w:trPr>
        <w:tc>
          <w:tcPr>
            <w:tcW w:w="13317" w:type="dxa"/>
            <w:gridSpan w:val="11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BFB30A8" w14:textId="33C62386" w:rsidR="0022298A" w:rsidRPr="00F52E3C" w:rsidRDefault="0022298A" w:rsidP="00F52E3C">
            <w:pPr>
              <w:keepNext/>
              <w:tabs>
                <w:tab w:val="left" w:pos="25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/>
              </w:rPr>
              <w:t>Physical Activity + Sedentary Behaviour</w:t>
            </w:r>
          </w:p>
        </w:tc>
      </w:tr>
      <w:tr w:rsidR="0022298A" w:rsidRPr="00F52E3C" w14:paraId="16584C1A" w14:textId="77777777" w:rsidTr="00F52E3C">
        <w:trPr>
          <w:trHeight w:val="285"/>
        </w:trPr>
        <w:tc>
          <w:tcPr>
            <w:tcW w:w="1418" w:type="dxa"/>
            <w:tcBorders>
              <w:top w:val="single" w:sz="4" w:space="0" w:color="auto"/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79C59E8" w14:textId="617DF765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Kaiser Physical Activity Survey (KPAS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63</w:t>
            </w:r>
          </w:p>
        </w:tc>
        <w:tc>
          <w:tcPr>
            <w:tcW w:w="842" w:type="dxa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432004E" w14:textId="18AB91DE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D42A72C" w14:textId="0907B490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114201F" w14:textId="07A6B3A9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C2116A2" w14:textId="2147087A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5" w:type="dxa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C6E28BB" w14:textId="3D1CFEFF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91D6CA6" w14:textId="1C6F4BD7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8DDC032" w14:textId="74BD2A5B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E231839" w14:textId="74D07DB6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275" w:type="dxa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3654FA6" w14:textId="0A22BF45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985" w:type="dxa"/>
            <w:tcBorders>
              <w:top w:val="single" w:sz="4" w:space="0" w:color="auto"/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0AD6069" w14:textId="5B0E0378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/</w:t>
            </w:r>
            <w:r w:rsidR="00715762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</w:tr>
      <w:tr w:rsidR="0022298A" w:rsidRPr="00F52E3C" w14:paraId="60235E95" w14:textId="77777777" w:rsidTr="00F52E3C">
        <w:trPr>
          <w:trHeight w:val="285"/>
        </w:trPr>
        <w:tc>
          <w:tcPr>
            <w:tcW w:w="141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46C3E83" w14:textId="751752F9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Sedentary, Transportation and Activity Questionnaire (STA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64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842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7A70E5A" w14:textId="2F5C3EFC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EDE8449" w14:textId="00E906B1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985CC71" w14:textId="06B2702C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D0108C8" w14:textId="0686007C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BBAB2B4" w14:textId="5DCD5260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4667942" w14:textId="28DE0D59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851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A46B8F5" w14:textId="69B2D0AB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63282FF" w14:textId="384A4DC0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AD82B01" w14:textId="6155DA2C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985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1F6B24F" w14:textId="7C891698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/2</w:t>
            </w:r>
          </w:p>
        </w:tc>
      </w:tr>
      <w:tr w:rsidR="0022298A" w:rsidRPr="00F52E3C" w14:paraId="3D56CB8F" w14:textId="77777777" w:rsidTr="00F52E3C">
        <w:trPr>
          <w:trHeight w:val="285"/>
        </w:trPr>
        <w:tc>
          <w:tcPr>
            <w:tcW w:w="141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7F06AD2" w14:textId="488E3E12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International Physical Activity Questionnaire (IPA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65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842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D3EDB52" w14:textId="48016A0F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F70BB3F" w14:textId="794EA999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2CC2D70" w14:textId="59CD3EDA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DF7FB74" w14:textId="31F11D2B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D765BD9" w14:textId="09F8CAA6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4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0AE4AFA" w14:textId="2882F57C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851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97F4D09" w14:textId="43104BD8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3BB218B" w14:textId="1B57394F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D02B213" w14:textId="576707B2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1985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B768846" w14:textId="169F1A3B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4/2</w:t>
            </w:r>
          </w:p>
        </w:tc>
      </w:tr>
      <w:tr w:rsidR="0022298A" w:rsidRPr="00F52E3C" w14:paraId="733ED8C7" w14:textId="77777777" w:rsidTr="00F52E3C">
        <w:trPr>
          <w:trHeight w:val="285"/>
        </w:trPr>
        <w:tc>
          <w:tcPr>
            <w:tcW w:w="141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84F499F" w14:textId="7C4001EF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Australian Women’s Activity Survey (AWAS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66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842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4C82E67" w14:textId="11C38E37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EA916DD" w14:textId="163395C5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7DECFE9" w14:textId="54056C79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9DAFD41" w14:textId="6F1F49DA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13277C4" w14:textId="1E611F9E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82942D1" w14:textId="0F06A7C6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851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1F510A3" w14:textId="0D5F1353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18C11D9" w14:textId="1BFBB0E5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5957EC0" w14:textId="0E75B986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985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32C3D78" w14:textId="3A45E319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/2</w:t>
            </w:r>
          </w:p>
        </w:tc>
      </w:tr>
      <w:tr w:rsidR="0022298A" w:rsidRPr="00F52E3C" w14:paraId="3B6342C1" w14:textId="77777777" w:rsidTr="00F52E3C">
        <w:trPr>
          <w:trHeight w:val="285"/>
        </w:trPr>
        <w:tc>
          <w:tcPr>
            <w:tcW w:w="141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EF430B5" w14:textId="46079429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lastRenderedPageBreak/>
              <w:t>Workers’ sitting- and walking-time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br/>
              <w:t>questionnaire Time Method (WSWQ- t-method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67</w:t>
            </w:r>
          </w:p>
        </w:tc>
        <w:tc>
          <w:tcPr>
            <w:tcW w:w="842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8FD7F3E" w14:textId="292A64BA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0077884" w14:textId="5A670E9B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9A737B2" w14:textId="3EA844BF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F10760B" w14:textId="58623791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58D3753" w14:textId="4AFA89E5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5902EE4" w14:textId="0888F654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851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7639C18" w14:textId="095EA9B8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368388F" w14:textId="7F32032A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04E98BE" w14:textId="57228A94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985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246A637" w14:textId="090A9AF1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/</w:t>
            </w:r>
            <w:r w:rsidR="00715762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</w:tr>
      <w:tr w:rsidR="0022298A" w:rsidRPr="00F52E3C" w14:paraId="68553A32" w14:textId="77777777" w:rsidTr="00F52E3C">
        <w:trPr>
          <w:trHeight w:val="285"/>
        </w:trPr>
        <w:tc>
          <w:tcPr>
            <w:tcW w:w="141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A04B77C" w14:textId="403A37A7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The Physical Activity Scale for the Elderly (PASE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68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842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1FFF3ED" w14:textId="7CF28ACA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33DA9CE" w14:textId="7FC3627D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4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FA83474" w14:textId="05A64009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2F12035" w14:textId="55F35F07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76D5177" w14:textId="74916D80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7DB35A0" w14:textId="0A22BF2A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851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FA4FB30" w14:textId="720C64E1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74545E4" w14:textId="0F530405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7971392" w14:textId="348674E4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985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9D69669" w14:textId="3A7A0D93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4/</w:t>
            </w:r>
            <w:r w:rsidR="00715762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</w:tr>
      <w:tr w:rsidR="0022298A" w:rsidRPr="00F52E3C" w14:paraId="25485658" w14:textId="77777777" w:rsidTr="00F52E3C">
        <w:trPr>
          <w:trHeight w:val="285"/>
        </w:trPr>
        <w:tc>
          <w:tcPr>
            <w:tcW w:w="141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8A67A44" w14:textId="0A362799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Community Health Activities Model Program for Seniors physical activity self-report questionnaire + transport items (</w:t>
            </w:r>
            <w:proofErr w:type="spellStart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CHAMPS+transport</w:t>
            </w:r>
            <w:proofErr w:type="spellEnd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69</w:t>
            </w:r>
          </w:p>
        </w:tc>
        <w:tc>
          <w:tcPr>
            <w:tcW w:w="842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5AD3DF9" w14:textId="02C6A069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22F46EF" w14:textId="19048535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4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AC1119E" w14:textId="5D770A69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BCDCF96" w14:textId="3AD74BEA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1A18AA0" w14:textId="70882DD1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D5013DD" w14:textId="335294A7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851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416C2CD" w14:textId="021D8989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83C1130" w14:textId="5E6C78FC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36C0255" w14:textId="1587C850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985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1A22A94" w14:textId="41B6CFCE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4/</w:t>
            </w:r>
            <w:r w:rsidR="00715762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</w:tr>
      <w:tr w:rsidR="0022298A" w:rsidRPr="00F52E3C" w14:paraId="50B65BFF" w14:textId="77777777" w:rsidTr="00F52E3C">
        <w:trPr>
          <w:trHeight w:val="285"/>
        </w:trPr>
        <w:tc>
          <w:tcPr>
            <w:tcW w:w="141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84E9519" w14:textId="59EB44F9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Community Healthy Activities Model Program for Seniors (CHAMPS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70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842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9BACCCD" w14:textId="1E210639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E4FC3D0" w14:textId="73F87612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4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517FF9F" w14:textId="1DD687AD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4B63063" w14:textId="4A1FCA7E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C6AED3A" w14:textId="40A82B06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D1BAACE" w14:textId="0E876A90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851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974676A" w14:textId="7C0FC092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1B051C3" w14:textId="79CADC77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43D49E1" w14:textId="5A651D02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985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E4824BE" w14:textId="10514048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4/</w:t>
            </w:r>
            <w:r w:rsidR="00715762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</w:tr>
      <w:tr w:rsidR="0022298A" w:rsidRPr="00F52E3C" w14:paraId="2DD54942" w14:textId="77777777" w:rsidTr="00F52E3C">
        <w:trPr>
          <w:trHeight w:val="285"/>
        </w:trPr>
        <w:tc>
          <w:tcPr>
            <w:tcW w:w="141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31676ED" w14:textId="76BEACAA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Modified Version of the MONICA Optional Study on Physical Activity Questionnaire 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lastRenderedPageBreak/>
              <w:t>(Modified MOSPA-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71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842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FDD5389" w14:textId="740FA189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lastRenderedPageBreak/>
              <w:t>1</w:t>
            </w:r>
          </w:p>
        </w:tc>
        <w:tc>
          <w:tcPr>
            <w:tcW w:w="993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8DAAF20" w14:textId="16B50354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87D17F3" w14:textId="394D590D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4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20C7708" w14:textId="675E0FA7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33F38C3" w14:textId="1E8B61E5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B7155ED" w14:textId="64375B11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851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5FA2AB6" w14:textId="3AAD82F4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94548C7" w14:textId="7AD3C6B1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205F121" w14:textId="788E50AD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985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9005BF9" w14:textId="5B77F7BA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4/</w:t>
            </w:r>
            <w:r w:rsidR="00715762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</w:tr>
      <w:tr w:rsidR="0022298A" w:rsidRPr="00F52E3C" w14:paraId="1CB2CD88" w14:textId="77777777" w:rsidTr="00F52E3C">
        <w:trPr>
          <w:trHeight w:val="285"/>
        </w:trPr>
        <w:tc>
          <w:tcPr>
            <w:tcW w:w="141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A682EBC" w14:textId="01F55A27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Occupational Sitting and Physical Activity Questionnaire (OSPA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71,72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842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9D5C042" w14:textId="102BF884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83D7546" w14:textId="01E9A03F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8C8DB57" w14:textId="7AB53E84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4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C937B6F" w14:textId="162C3F8D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0F34192" w14:textId="3A8EB680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F273543" w14:textId="0FFC21C6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851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E332029" w14:textId="56A8512A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A65900C" w14:textId="32B5719E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553FD52" w14:textId="67B5D9F1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985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229E7EB" w14:textId="72E98C23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4/</w:t>
            </w:r>
            <w:r w:rsidR="00715762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</w:tr>
      <w:tr w:rsidR="0022298A" w:rsidRPr="00F52E3C" w14:paraId="01D55D6E" w14:textId="77777777" w:rsidTr="00F52E3C">
        <w:trPr>
          <w:trHeight w:val="285"/>
        </w:trPr>
        <w:tc>
          <w:tcPr>
            <w:tcW w:w="141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283A5DD" w14:textId="026EED94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Rapid Assessment Disuse Index (RADI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73</w:t>
            </w:r>
          </w:p>
        </w:tc>
        <w:tc>
          <w:tcPr>
            <w:tcW w:w="842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F7ED664" w14:textId="2AA94B38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FF3A2A1" w14:textId="3BB76641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0B2CE55" w14:textId="05DAAD53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6A27689" w14:textId="3137F73C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1AA2F92" w14:textId="4B148779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8EFF105" w14:textId="6D9DFC27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851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7FE25C3" w14:textId="60DF6425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BFB4E41" w14:textId="3E77C9DD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2F5F818" w14:textId="456240CB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985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13B7A73" w14:textId="3CAB0CF7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2/</w:t>
            </w:r>
            <w:r w:rsidR="00715762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</w:tr>
      <w:tr w:rsidR="0022298A" w:rsidRPr="00F52E3C" w14:paraId="25F6AA22" w14:textId="77777777" w:rsidTr="00F52E3C">
        <w:trPr>
          <w:trHeight w:val="285"/>
        </w:trPr>
        <w:tc>
          <w:tcPr>
            <w:tcW w:w="141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16DFBA8" w14:textId="471058FD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Global Physical Activity Questionnaire (GPA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74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842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35C4CCE" w14:textId="25B19C82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6FB2D1D" w14:textId="29CDDB87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CFE86CF" w14:textId="596B9BA3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B865B70" w14:textId="103EB501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C6E9FEC" w14:textId="50B29358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AF9D81C" w14:textId="6DCB88B5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851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DE46691" w14:textId="34487D9E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E3F8B97" w14:textId="41D48099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6DADB33" w14:textId="52A76D10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985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51807F9" w14:textId="5974A69A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3/</w:t>
            </w:r>
            <w:r w:rsidR="00715762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</w:tr>
      <w:tr w:rsidR="0022298A" w:rsidRPr="00F52E3C" w14:paraId="6CF4E0CE" w14:textId="77777777" w:rsidTr="0066483A">
        <w:trPr>
          <w:trHeight w:val="285"/>
        </w:trPr>
        <w:tc>
          <w:tcPr>
            <w:tcW w:w="13317" w:type="dxa"/>
            <w:gridSpan w:val="11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C40CC92" w14:textId="0A31483C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/>
              </w:rPr>
              <w:t>Sedentary Behaviour + Sleep</w:t>
            </w:r>
          </w:p>
        </w:tc>
      </w:tr>
      <w:tr w:rsidR="0022298A" w:rsidRPr="00F52E3C" w14:paraId="6D78F560" w14:textId="77777777" w:rsidTr="00F52E3C">
        <w:trPr>
          <w:trHeight w:val="285"/>
        </w:trPr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0961263E" w14:textId="47EC8383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SIT-Q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75</w:t>
            </w:r>
          </w:p>
        </w:tc>
        <w:tc>
          <w:tcPr>
            <w:tcW w:w="84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F04BF1C" w14:textId="0AB6087F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42483EB" w14:textId="0470AE8E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7E593D5" w14:textId="71E53CD3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D651478" w14:textId="025B502F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9CEFB04" w14:textId="041FD359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4807D81" w14:textId="53FBC09E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05B886B" w14:textId="7C196293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28D4073" w14:textId="74E7959D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FEE2B82" w14:textId="73639DBF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F07E8BF" w14:textId="4FA79003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/1</w:t>
            </w:r>
          </w:p>
        </w:tc>
      </w:tr>
      <w:tr w:rsidR="0022298A" w:rsidRPr="00F52E3C" w14:paraId="2D9C5FDD" w14:textId="77777777" w:rsidTr="0066483A">
        <w:trPr>
          <w:trHeight w:val="285"/>
        </w:trPr>
        <w:tc>
          <w:tcPr>
            <w:tcW w:w="13317" w:type="dxa"/>
            <w:gridSpan w:val="11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F035338" w14:textId="1A1D1D11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/>
              </w:rPr>
              <w:t>Physical Activity + Sedentary Behaviour + Sleep</w:t>
            </w:r>
          </w:p>
        </w:tc>
      </w:tr>
      <w:tr w:rsidR="0022298A" w:rsidRPr="00F52E3C" w14:paraId="7C8B0BD3" w14:textId="77777777" w:rsidTr="00F52E3C">
        <w:trPr>
          <w:trHeight w:val="285"/>
        </w:trPr>
        <w:tc>
          <w:tcPr>
            <w:tcW w:w="1418" w:type="dxa"/>
            <w:tcBorders>
              <w:top w:val="single" w:sz="4" w:space="0" w:color="auto"/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934B627" w14:textId="582E5F3B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Physical Activity Questionnaire (PA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76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842" w:type="dxa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63CC705" w14:textId="74E6789A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993" w:type="dxa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4ABBDEA" w14:textId="48AD8F9A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BA1B591" w14:textId="456AD0E6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5BF434E" w14:textId="2DDCEC1C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</w:t>
            </w:r>
          </w:p>
        </w:tc>
        <w:tc>
          <w:tcPr>
            <w:tcW w:w="1275" w:type="dxa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585FA0D" w14:textId="0F5ABEDF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FD6A229" w14:textId="27593C8B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817C5C7" w14:textId="25745792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30B36B0" w14:textId="04E5D907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275" w:type="dxa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03DDE25" w14:textId="663E8474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985" w:type="dxa"/>
            <w:tcBorders>
              <w:top w:val="single" w:sz="4" w:space="0" w:color="auto"/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08013F8" w14:textId="697AFB06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3/</w:t>
            </w:r>
            <w:r w:rsidR="00715762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</w:tr>
      <w:tr w:rsidR="0022298A" w:rsidRPr="00F52E3C" w14:paraId="24D98E4C" w14:textId="77777777" w:rsidTr="00F52E3C">
        <w:trPr>
          <w:trHeight w:val="285"/>
        </w:trPr>
        <w:tc>
          <w:tcPr>
            <w:tcW w:w="141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4E88854" w14:textId="0698D2C6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Athens Physical Activity Questionnaire (APA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77</w:t>
            </w:r>
          </w:p>
        </w:tc>
        <w:tc>
          <w:tcPr>
            <w:tcW w:w="842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7C2B43E" w14:textId="5E14F80A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3896B11" w14:textId="657C8B2C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9DD3C06" w14:textId="75F3F444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7548BA6" w14:textId="2AEEDA60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17E0E23" w14:textId="283C7084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BF11C58" w14:textId="31B5310D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851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BD94EAE" w14:textId="0F2782F0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AAC6D03" w14:textId="79D6E20A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3DED30D" w14:textId="43AA83F5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985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6534DB9" w14:textId="7F951E40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2/2</w:t>
            </w:r>
          </w:p>
        </w:tc>
      </w:tr>
      <w:tr w:rsidR="0022298A" w:rsidRPr="00F52E3C" w14:paraId="14CBD590" w14:textId="77777777" w:rsidTr="00F52E3C">
        <w:trPr>
          <w:trHeight w:val="285"/>
        </w:trPr>
        <w:tc>
          <w:tcPr>
            <w:tcW w:w="141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A856C1D" w14:textId="736543A8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Sedentary Time and Activity Reporting Questionnaire (STAR-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78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842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B91666F" w14:textId="6F4E5B9C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4137841" w14:textId="2C1D689C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9F93DD6" w14:textId="7F42E2BD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9C62DFB" w14:textId="44016419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2DEDDF5" w14:textId="0469DB3E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AF5EFCC" w14:textId="6C0C89ED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851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7FD3F3F" w14:textId="38142FFA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970416F" w14:textId="5BDD6AC7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28B083B" w14:textId="705E0428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985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AC78F28" w14:textId="7FFAA014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/</w:t>
            </w:r>
            <w:r w:rsidR="00715762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</w:tr>
      <w:tr w:rsidR="0022298A" w:rsidRPr="00F52E3C" w14:paraId="3FAE3DCB" w14:textId="77777777" w:rsidTr="00F52E3C">
        <w:trPr>
          <w:trHeight w:val="285"/>
        </w:trPr>
        <w:tc>
          <w:tcPr>
            <w:tcW w:w="141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EBB8FE0" w14:textId="7AC9187E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lastRenderedPageBreak/>
              <w:t xml:space="preserve">Question 8 of the </w:t>
            </w:r>
            <w:proofErr w:type="spellStart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Paffenbarger</w:t>
            </w:r>
            <w:proofErr w:type="spellEnd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Physical Activity Questionnaire (Q 8 PPA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79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842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C8B6BB3" w14:textId="7CEDBE26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BAF9E5F" w14:textId="47A4B95B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B5B9560" w14:textId="1567B426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37E6F40" w14:textId="4676D259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47EA8E3" w14:textId="5770712E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A2206F9" w14:textId="0FB2CB2E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851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67257B2" w14:textId="5929528A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B9B2E51" w14:textId="21506621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B4CAD6B" w14:textId="246ACC58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985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7A5D376" w14:textId="302E02F8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/1</w:t>
            </w:r>
          </w:p>
        </w:tc>
      </w:tr>
      <w:tr w:rsidR="0022298A" w:rsidRPr="00F52E3C" w14:paraId="5C09B184" w14:textId="77777777" w:rsidTr="00F52E3C">
        <w:trPr>
          <w:trHeight w:val="285"/>
        </w:trPr>
        <w:tc>
          <w:tcPr>
            <w:tcW w:w="141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DEC3BC1" w14:textId="755359D0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EPIC-Norfolk Physical Activity Questionnaire (EPAQ2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80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842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ABD3C4C" w14:textId="2E84B83F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8BEF9A4" w14:textId="349D025C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17BCDBD" w14:textId="0670431D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590983C" w14:textId="1BCB7226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72D2810" w14:textId="66E6E1A3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A66C7BB" w14:textId="426B0F25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851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4090336" w14:textId="2030CB9F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8CD03E4" w14:textId="308E1459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C1AEA11" w14:textId="25179DE3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4</w:t>
            </w:r>
          </w:p>
        </w:tc>
        <w:tc>
          <w:tcPr>
            <w:tcW w:w="1985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F925667" w14:textId="1610C2BE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3/4</w:t>
            </w:r>
          </w:p>
        </w:tc>
      </w:tr>
      <w:tr w:rsidR="0022298A" w:rsidRPr="00F52E3C" w14:paraId="4B80CCCF" w14:textId="77777777" w:rsidTr="00F52E3C">
        <w:trPr>
          <w:trHeight w:val="285"/>
        </w:trPr>
        <w:tc>
          <w:tcPr>
            <w:tcW w:w="141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52A6819" w14:textId="13F1F13B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Workers’ sitting- and walking-time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br/>
              <w:t>questionnaire Percentage Method (WSWQ - p-method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67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842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6E84AAB" w14:textId="06D6E47A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88555D1" w14:textId="7D07CD2C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E3A08A6" w14:textId="2F56FB4F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36A73FC" w14:textId="36F3D5F3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5F086C8" w14:textId="4363935C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76F6046" w14:textId="5E190038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851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6CD516C" w14:textId="002A4F58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DB9569B" w14:textId="46CC305F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A3C3EE5" w14:textId="205E4C34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985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4458EB7" w14:textId="3B9F54B4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/</w:t>
            </w:r>
            <w:r w:rsidR="00715762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</w:tr>
      <w:tr w:rsidR="0022298A" w:rsidRPr="00F52E3C" w14:paraId="7C640C6A" w14:textId="77777777" w:rsidTr="00F52E3C">
        <w:trPr>
          <w:trHeight w:val="285"/>
        </w:trPr>
        <w:tc>
          <w:tcPr>
            <w:tcW w:w="141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CB06625" w14:textId="7ED55ED9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ew Questionnaire on Physical Activity</w:t>
            </w:r>
            <w:r w:rsidR="0095361F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(NQPA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81</w:t>
            </w:r>
          </w:p>
        </w:tc>
        <w:tc>
          <w:tcPr>
            <w:tcW w:w="842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64B6771" w14:textId="355D4F19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5CC3744" w14:textId="57B05536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670DDAF" w14:textId="22C1DE5F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2F53BF8" w14:textId="027CAF9E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50A782F" w14:textId="0469F05B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DB14371" w14:textId="6F369020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851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47531E0" w14:textId="1B440DE2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F072089" w14:textId="1CD561CF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F781084" w14:textId="4115F959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985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C1E95C2" w14:textId="030B9930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3/2</w:t>
            </w:r>
          </w:p>
        </w:tc>
      </w:tr>
      <w:tr w:rsidR="0022298A" w:rsidRPr="00F52E3C" w14:paraId="29DC5F87" w14:textId="77777777" w:rsidTr="00F52E3C">
        <w:trPr>
          <w:trHeight w:val="285"/>
        </w:trPr>
        <w:tc>
          <w:tcPr>
            <w:tcW w:w="1418" w:type="dxa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6BA7C7E" w14:textId="04DAB57F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Web-Based Physical Activity Questionnaire (Active-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81</w:t>
            </w:r>
          </w:p>
        </w:tc>
        <w:tc>
          <w:tcPr>
            <w:tcW w:w="842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B46A0BA" w14:textId="7EBC89EA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F90C6D4" w14:textId="2203CC06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02882E4" w14:textId="06B6B8F5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D32306D" w14:textId="2AE23A04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978D05E" w14:textId="43D868F8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6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ADE68E8" w14:textId="603FD0CD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851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416B866A" w14:textId="0B3A3918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5106D58" w14:textId="7FE519A0" w:rsidR="0022298A" w:rsidRPr="00F52E3C" w:rsidRDefault="0071576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  <w:tc>
          <w:tcPr>
            <w:tcW w:w="1275" w:type="dxa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723FA4D4" w14:textId="2F1C4C73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985" w:type="dxa"/>
            <w:tcBorders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EA34D62" w14:textId="2BA06854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/</w:t>
            </w:r>
            <w:r w:rsidR="00715762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.R.</w:t>
            </w:r>
          </w:p>
        </w:tc>
      </w:tr>
      <w:tr w:rsidR="0022298A" w:rsidRPr="00F52E3C" w14:paraId="409DE7EF" w14:textId="77777777" w:rsidTr="00F52E3C">
        <w:trPr>
          <w:trHeight w:val="285"/>
        </w:trPr>
        <w:tc>
          <w:tcPr>
            <w:tcW w:w="1418" w:type="dxa"/>
            <w:tcBorders>
              <w:left w:val="nil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069B89A" w14:textId="7D7E87F0" w:rsidR="0022298A" w:rsidRPr="00F52E3C" w:rsidRDefault="0022298A" w:rsidP="002229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Flemish Physical Activity Computerized Questionnaire (FPAC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83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842" w:type="dxa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2DBB2E8" w14:textId="52408DD6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993" w:type="dxa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16B2249" w14:textId="118E19CB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60F003E" w14:textId="13804C6D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8892D6E" w14:textId="3C00B69B" w:rsidR="0022298A" w:rsidRPr="00F52E3C" w:rsidRDefault="0022298A" w:rsidP="00F52E3C">
            <w:pPr>
              <w:spacing w:after="0" w:line="240" w:lineRule="auto"/>
              <w:ind w:left="720" w:hanging="72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1275" w:type="dxa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1A0A5CF" w14:textId="026A3D51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B05CFA9" w14:textId="69558EB6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8FC81F3" w14:textId="79919C6B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6A123558" w14:textId="622AAB8E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1275" w:type="dxa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57956AA7" w14:textId="1A045C00" w:rsidR="0022298A" w:rsidRPr="00F52E3C" w:rsidRDefault="0022298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1985" w:type="dxa"/>
            <w:tcBorders>
              <w:bottom w:val="single" w:sz="4" w:space="0" w:color="auto"/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1A2961E9" w14:textId="344A37AE" w:rsidR="0022298A" w:rsidRPr="00F52E3C" w:rsidRDefault="0022298A" w:rsidP="00F52E3C">
            <w:pPr>
              <w:keepNext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/2</w:t>
            </w:r>
          </w:p>
        </w:tc>
      </w:tr>
    </w:tbl>
    <w:p w14:paraId="53BA90D7" w14:textId="0492BD6A" w:rsidR="00E456A6" w:rsidRPr="00F52E3C" w:rsidRDefault="00E456A6" w:rsidP="00E456A6">
      <w:pPr>
        <w:pStyle w:val="Legenda"/>
        <w:spacing w:after="0"/>
        <w:rPr>
          <w:rFonts w:ascii="Times New Roman" w:hAnsi="Times New Roman" w:cs="Times New Roman"/>
          <w:i w:val="0"/>
          <w:iCs w:val="0"/>
          <w:color w:val="auto"/>
          <w:lang w:val="en-GB"/>
        </w:rPr>
      </w:pPr>
      <w:commentRangeStart w:id="2"/>
      <w:r w:rsidRPr="00F52E3C">
        <w:rPr>
          <w:rFonts w:ascii="Times New Roman" w:hAnsi="Times New Roman" w:cs="Times New Roman"/>
          <w:i w:val="0"/>
          <w:iCs w:val="0"/>
          <w:color w:val="auto"/>
          <w:lang w:val="en-GB"/>
        </w:rPr>
        <w:lastRenderedPageBreak/>
        <w:t xml:space="preserve">Ratings: 1= Very low </w:t>
      </w:r>
      <w:r w:rsidR="00F52E3C" w:rsidRPr="00F52E3C">
        <w:rPr>
          <w:rFonts w:ascii="Times New Roman" w:hAnsi="Times New Roman" w:cs="Times New Roman"/>
          <w:i w:val="0"/>
          <w:iCs w:val="0"/>
          <w:color w:val="auto"/>
          <w:lang w:val="en-GB"/>
        </w:rPr>
        <w:t>Risk of Bias</w:t>
      </w:r>
      <w:r w:rsidRPr="00F52E3C">
        <w:rPr>
          <w:rFonts w:ascii="Times New Roman" w:hAnsi="Times New Roman" w:cs="Times New Roman"/>
          <w:i w:val="0"/>
          <w:iCs w:val="0"/>
          <w:color w:val="auto"/>
          <w:lang w:val="en-GB"/>
        </w:rPr>
        <w:t xml:space="preserve">; 2= Low </w:t>
      </w:r>
      <w:r w:rsidR="00F52E3C" w:rsidRPr="00F52E3C">
        <w:rPr>
          <w:rFonts w:ascii="Times New Roman" w:hAnsi="Times New Roman" w:cs="Times New Roman"/>
          <w:i w:val="0"/>
          <w:iCs w:val="0"/>
          <w:color w:val="auto"/>
          <w:lang w:val="en-GB"/>
        </w:rPr>
        <w:t>Risk of Bias</w:t>
      </w:r>
      <w:r w:rsidRPr="00F52E3C">
        <w:rPr>
          <w:rFonts w:ascii="Times New Roman" w:hAnsi="Times New Roman" w:cs="Times New Roman"/>
          <w:i w:val="0"/>
          <w:iCs w:val="0"/>
          <w:color w:val="auto"/>
          <w:lang w:val="en-GB"/>
        </w:rPr>
        <w:t xml:space="preserve">; 3= Medium </w:t>
      </w:r>
      <w:r w:rsidR="00F52E3C" w:rsidRPr="00F52E3C">
        <w:rPr>
          <w:rFonts w:ascii="Times New Roman" w:hAnsi="Times New Roman" w:cs="Times New Roman"/>
          <w:i w:val="0"/>
          <w:iCs w:val="0"/>
          <w:color w:val="auto"/>
          <w:lang w:val="en-GB"/>
        </w:rPr>
        <w:t>Risk of Bias</w:t>
      </w:r>
      <w:r w:rsidRPr="00F52E3C">
        <w:rPr>
          <w:rFonts w:ascii="Times New Roman" w:hAnsi="Times New Roman" w:cs="Times New Roman"/>
          <w:i w:val="0"/>
          <w:iCs w:val="0"/>
          <w:color w:val="auto"/>
          <w:lang w:val="en-GB"/>
        </w:rPr>
        <w:t xml:space="preserve">; 4= High </w:t>
      </w:r>
      <w:r w:rsidR="00F52E3C" w:rsidRPr="00F52E3C">
        <w:rPr>
          <w:rFonts w:ascii="Times New Roman" w:hAnsi="Times New Roman" w:cs="Times New Roman"/>
          <w:i w:val="0"/>
          <w:iCs w:val="0"/>
          <w:color w:val="auto"/>
          <w:lang w:val="en-GB"/>
        </w:rPr>
        <w:t>Risk of Bias</w:t>
      </w:r>
      <w:r w:rsidR="00715762" w:rsidRPr="00F52E3C">
        <w:rPr>
          <w:rFonts w:ascii="Times New Roman" w:hAnsi="Times New Roman" w:cs="Times New Roman"/>
          <w:i w:val="0"/>
          <w:iCs w:val="0"/>
          <w:color w:val="auto"/>
          <w:lang w:val="en-GB"/>
        </w:rPr>
        <w:t>. Abbreviations: NA = Not Applicable; N.R.= Not Reported</w:t>
      </w:r>
      <w:commentRangeEnd w:id="2"/>
      <w:r w:rsidR="00822E63" w:rsidRPr="00F52E3C">
        <w:rPr>
          <w:rStyle w:val="Refdecomentrio"/>
          <w:rFonts w:ascii="Times New Roman" w:hAnsi="Times New Roman" w:cs="Times New Roman"/>
          <w:i w:val="0"/>
          <w:iCs w:val="0"/>
          <w:color w:val="auto"/>
        </w:rPr>
        <w:commentReference w:id="2"/>
      </w:r>
    </w:p>
    <w:p w14:paraId="37536CA9" w14:textId="57828513" w:rsidR="00E456A6" w:rsidRPr="00F52E3C" w:rsidRDefault="00E456A6" w:rsidP="00E456A6">
      <w:pPr>
        <w:rPr>
          <w:rFonts w:ascii="Times New Roman" w:hAnsi="Times New Roman" w:cs="Times New Roman"/>
          <w:sz w:val="18"/>
          <w:szCs w:val="18"/>
          <w:lang w:val="en-GB"/>
        </w:rPr>
      </w:pPr>
      <w:r w:rsidRPr="00F52E3C">
        <w:rPr>
          <w:rFonts w:ascii="Times New Roman" w:hAnsi="Times New Roman" w:cs="Times New Roman"/>
          <w:sz w:val="18"/>
          <w:szCs w:val="18"/>
          <w:lang w:val="en-GB"/>
        </w:rPr>
        <w:t xml:space="preserve">* According to </w:t>
      </w:r>
      <w:r w:rsidR="00822E63" w:rsidRPr="00F52E3C">
        <w:rPr>
          <w:rFonts w:ascii="Times New Roman" w:hAnsi="Times New Roman" w:cs="Times New Roman"/>
          <w:sz w:val="18"/>
          <w:szCs w:val="18"/>
          <w:lang w:val="en-GB"/>
        </w:rPr>
        <w:t>COSMIN guidelines</w:t>
      </w:r>
      <w:r w:rsidRPr="00F52E3C">
        <w:rPr>
          <w:rFonts w:ascii="Times New Roman" w:hAnsi="Times New Roman" w:cs="Times New Roman"/>
          <w:sz w:val="18"/>
          <w:szCs w:val="18"/>
          <w:lang w:val="en-GB"/>
        </w:rPr>
        <w:t>, overall quality rating is based on “worst counts method”.</w:t>
      </w:r>
    </w:p>
    <w:p w14:paraId="294D35EF" w14:textId="77777777" w:rsidR="00E456A6" w:rsidRPr="00715762" w:rsidRDefault="00E456A6" w:rsidP="000A66E6">
      <w:pPr>
        <w:rPr>
          <w:rFonts w:ascii="Times New Roman" w:hAnsi="Times New Roman" w:cs="Times New Roman"/>
          <w:b/>
          <w:bCs/>
          <w:lang w:val="en-GB"/>
        </w:rPr>
      </w:pPr>
    </w:p>
    <w:p w14:paraId="4725C53D" w14:textId="4C31B082" w:rsidR="000A66E6" w:rsidRPr="00715762" w:rsidRDefault="000A66E6" w:rsidP="000A66E6">
      <w:pPr>
        <w:rPr>
          <w:rFonts w:ascii="Times New Roman" w:hAnsi="Times New Roman" w:cs="Times New Roman"/>
          <w:b/>
          <w:bCs/>
          <w:lang w:val="en-GB"/>
        </w:rPr>
      </w:pPr>
      <w:r w:rsidRPr="0089299C">
        <w:rPr>
          <w:rFonts w:ascii="Times New Roman" w:hAnsi="Times New Roman" w:cs="Times New Roman"/>
          <w:b/>
          <w:bCs/>
          <w:sz w:val="24"/>
          <w:szCs w:val="24"/>
          <w:lang w:val="en-GB"/>
        </w:rPr>
        <w:t>Convergent Validity</w:t>
      </w:r>
      <w:r w:rsidRPr="00715762">
        <w:rPr>
          <w:rFonts w:ascii="Times New Roman" w:hAnsi="Times New Roman" w:cs="Times New Roman"/>
          <w:b/>
          <w:bCs/>
          <w:lang w:val="en-GB"/>
        </w:rPr>
        <w:br/>
      </w:r>
    </w:p>
    <w:tbl>
      <w:tblPr>
        <w:tblW w:w="748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235"/>
        <w:gridCol w:w="1175"/>
        <w:gridCol w:w="1194"/>
        <w:gridCol w:w="1064"/>
        <w:gridCol w:w="809"/>
        <w:gridCol w:w="6"/>
      </w:tblGrid>
      <w:tr w:rsidR="000A66E6" w:rsidRPr="00F52E3C" w14:paraId="7154E963" w14:textId="77777777" w:rsidTr="0066483A">
        <w:trPr>
          <w:gridAfter w:val="1"/>
          <w:trHeight w:val="285"/>
        </w:trPr>
        <w:tc>
          <w:tcPr>
            <w:tcW w:w="0" w:type="auto"/>
            <w:vMerge w:val="restart"/>
            <w:tcBorders>
              <w:top w:val="single" w:sz="4" w:space="0" w:color="auto"/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  <w:hideMark/>
          </w:tcPr>
          <w:p w14:paraId="1EE5C6DB" w14:textId="3128F05B" w:rsidR="000A66E6" w:rsidRPr="00F52E3C" w:rsidRDefault="000A66E6" w:rsidP="000A66E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/>
              </w:rPr>
              <w:t>Questionnaire</w:t>
            </w:r>
            <w:r w:rsidR="0022298A" w:rsidRPr="00F52E3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/>
              </w:rPr>
              <w:t xml:space="preserve"> (Convergent measure)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  <w:hideMark/>
          </w:tcPr>
          <w:p w14:paraId="700A7EB8" w14:textId="77777777" w:rsidR="000A66E6" w:rsidRPr="00F52E3C" w:rsidRDefault="000A66E6" w:rsidP="000A66E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Design Requirement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  <w:hideMark/>
          </w:tcPr>
          <w:p w14:paraId="5DAC5DC4" w14:textId="77777777" w:rsidR="000A66E6" w:rsidRPr="00F52E3C" w:rsidRDefault="000A66E6" w:rsidP="000A66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Statistical Methods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righ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  <w:hideMark/>
          </w:tcPr>
          <w:p w14:paraId="6F322225" w14:textId="00ABBF0F" w:rsidR="000A66E6" w:rsidRPr="00F52E3C" w:rsidRDefault="00452EE8" w:rsidP="000A66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Overall</w:t>
            </w:r>
            <w:r w:rsidR="000A66E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Rating</w:t>
            </w:r>
            <w:r w:rsidR="002E1AEA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*</w:t>
            </w:r>
          </w:p>
        </w:tc>
      </w:tr>
      <w:tr w:rsidR="000A66E6" w:rsidRPr="00F52E3C" w14:paraId="7316220C" w14:textId="77777777" w:rsidTr="0066483A">
        <w:trPr>
          <w:gridAfter w:val="1"/>
          <w:trHeight w:val="450"/>
        </w:trPr>
        <w:tc>
          <w:tcPr>
            <w:tcW w:w="0" w:type="auto"/>
            <w:vMerge/>
            <w:tcBorders>
              <w:left w:val="nil"/>
            </w:tcBorders>
            <w:shd w:val="clear" w:color="auto" w:fill="auto"/>
            <w:vAlign w:val="center"/>
            <w:hideMark/>
          </w:tcPr>
          <w:p w14:paraId="618A7638" w14:textId="77777777" w:rsidR="000A66E6" w:rsidRPr="00F52E3C" w:rsidRDefault="000A66E6" w:rsidP="000A66E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  <w:hideMark/>
          </w:tcPr>
          <w:p w14:paraId="17E63AE8" w14:textId="15F56DFC" w:rsidR="000A66E6" w:rsidRPr="00F52E3C" w:rsidRDefault="00F52E3C" w:rsidP="000A66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Clarity</w:t>
            </w:r>
            <w:r w:rsidR="000A66E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  <w:r w:rsidR="004E26BC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on</w:t>
            </w:r>
            <w:r w:rsidR="000A66E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br/>
              <w:t>the comparator</w:t>
            </w:r>
            <w:r w:rsidR="000A66E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br/>
              <w:t>instrument(s)</w:t>
            </w:r>
            <w:r w:rsidR="000A66E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br/>
              <w:t>measure(s)?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  <w:hideMark/>
          </w:tcPr>
          <w:p w14:paraId="766E93B8" w14:textId="4BBD0F10" w:rsidR="000A66E6" w:rsidRPr="00F52E3C" w:rsidRDefault="004E26BC" w:rsidP="000A66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M</w:t>
            </w:r>
            <w:r w:rsidR="000A66E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easurement</w:t>
            </w:r>
            <w:r w:rsidR="000A66E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br/>
              <w:t>properties of</w:t>
            </w:r>
            <w:r w:rsidR="000A66E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br/>
              <w:t>the comparator</w:t>
            </w:r>
            <w:r w:rsidR="000A66E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br/>
              <w:t>instrument(s)</w:t>
            </w:r>
            <w:r w:rsidR="000A66E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br/>
              <w:t>are sufficient?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  <w:hideMark/>
          </w:tcPr>
          <w:p w14:paraId="0B25F7F4" w14:textId="77777777" w:rsidR="000A66E6" w:rsidRPr="00F52E3C" w:rsidRDefault="000A66E6" w:rsidP="000A66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Were design and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br/>
              <w:t>statistical methods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br/>
              <w:t>adequate for the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br/>
              <w:t>hypotheses to be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br/>
              <w:t>tested?</w:t>
            </w:r>
          </w:p>
        </w:tc>
        <w:tc>
          <w:tcPr>
            <w:tcW w:w="0" w:type="auto"/>
            <w:vMerge/>
            <w:tcBorders>
              <w:right w:val="nil"/>
            </w:tcBorders>
            <w:shd w:val="clear" w:color="auto" w:fill="auto"/>
            <w:vAlign w:val="center"/>
            <w:hideMark/>
          </w:tcPr>
          <w:p w14:paraId="5B84073A" w14:textId="77777777" w:rsidR="000A66E6" w:rsidRPr="00F52E3C" w:rsidRDefault="000A66E6" w:rsidP="000A66E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0A66E6" w:rsidRPr="00F52E3C" w14:paraId="31386F14" w14:textId="77777777" w:rsidTr="0066483A">
        <w:trPr>
          <w:trHeight w:val="285"/>
        </w:trPr>
        <w:tc>
          <w:tcPr>
            <w:tcW w:w="0" w:type="auto"/>
            <w:vMerge/>
            <w:tcBorders>
              <w:left w:val="nil"/>
            </w:tcBorders>
            <w:shd w:val="clear" w:color="auto" w:fill="auto"/>
            <w:vAlign w:val="center"/>
            <w:hideMark/>
          </w:tcPr>
          <w:p w14:paraId="3325085E" w14:textId="77777777" w:rsidR="000A66E6" w:rsidRPr="00F52E3C" w:rsidRDefault="000A66E6" w:rsidP="000A66E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vMerge/>
            <w:shd w:val="clear" w:color="auto" w:fill="auto"/>
            <w:vAlign w:val="center"/>
            <w:hideMark/>
          </w:tcPr>
          <w:p w14:paraId="2EBEC81B" w14:textId="77777777" w:rsidR="000A66E6" w:rsidRPr="00F52E3C" w:rsidRDefault="000A66E6" w:rsidP="000A66E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vMerge/>
            <w:shd w:val="clear" w:color="auto" w:fill="auto"/>
            <w:vAlign w:val="center"/>
            <w:hideMark/>
          </w:tcPr>
          <w:p w14:paraId="680F71FF" w14:textId="77777777" w:rsidR="000A66E6" w:rsidRPr="00F52E3C" w:rsidRDefault="000A66E6" w:rsidP="000A66E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vMerge/>
            <w:shd w:val="clear" w:color="auto" w:fill="auto"/>
            <w:vAlign w:val="center"/>
            <w:hideMark/>
          </w:tcPr>
          <w:p w14:paraId="33953AB3" w14:textId="77777777" w:rsidR="000A66E6" w:rsidRPr="00F52E3C" w:rsidRDefault="000A66E6" w:rsidP="000A66E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vMerge/>
            <w:shd w:val="clear" w:color="auto" w:fill="auto"/>
            <w:vAlign w:val="center"/>
            <w:hideMark/>
          </w:tcPr>
          <w:p w14:paraId="4BF71505" w14:textId="77777777" w:rsidR="000A66E6" w:rsidRPr="00F52E3C" w:rsidRDefault="000A66E6" w:rsidP="000A66E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  <w:hideMark/>
          </w:tcPr>
          <w:p w14:paraId="60EE4E23" w14:textId="77777777" w:rsidR="000A66E6" w:rsidRPr="00F52E3C" w:rsidRDefault="000A66E6" w:rsidP="000A66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0A66E6" w:rsidRPr="00F52E3C" w14:paraId="4BB86450" w14:textId="77777777" w:rsidTr="0066483A">
        <w:trPr>
          <w:trHeight w:val="285"/>
        </w:trPr>
        <w:tc>
          <w:tcPr>
            <w:tcW w:w="0" w:type="auto"/>
            <w:vMerge/>
            <w:tcBorders>
              <w:left w:val="nil"/>
            </w:tcBorders>
            <w:shd w:val="clear" w:color="auto" w:fill="auto"/>
            <w:vAlign w:val="center"/>
            <w:hideMark/>
          </w:tcPr>
          <w:p w14:paraId="5D0A2E5A" w14:textId="77777777" w:rsidR="000A66E6" w:rsidRPr="00F52E3C" w:rsidRDefault="000A66E6" w:rsidP="000A66E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vMerge/>
            <w:shd w:val="clear" w:color="auto" w:fill="auto"/>
            <w:vAlign w:val="center"/>
            <w:hideMark/>
          </w:tcPr>
          <w:p w14:paraId="6AA11599" w14:textId="77777777" w:rsidR="000A66E6" w:rsidRPr="00F52E3C" w:rsidRDefault="000A66E6" w:rsidP="000A66E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vMerge/>
            <w:shd w:val="clear" w:color="auto" w:fill="auto"/>
            <w:vAlign w:val="center"/>
            <w:hideMark/>
          </w:tcPr>
          <w:p w14:paraId="40C685CB" w14:textId="77777777" w:rsidR="000A66E6" w:rsidRPr="00F52E3C" w:rsidRDefault="000A66E6" w:rsidP="000A66E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vMerge/>
            <w:shd w:val="clear" w:color="auto" w:fill="auto"/>
            <w:vAlign w:val="center"/>
            <w:hideMark/>
          </w:tcPr>
          <w:p w14:paraId="1B079637" w14:textId="77777777" w:rsidR="000A66E6" w:rsidRPr="00F52E3C" w:rsidRDefault="000A66E6" w:rsidP="000A66E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vMerge/>
            <w:shd w:val="clear" w:color="auto" w:fill="auto"/>
            <w:vAlign w:val="center"/>
            <w:hideMark/>
          </w:tcPr>
          <w:p w14:paraId="49807532" w14:textId="77777777" w:rsidR="000A66E6" w:rsidRPr="00F52E3C" w:rsidRDefault="000A66E6" w:rsidP="000A66E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  <w:hideMark/>
          </w:tcPr>
          <w:p w14:paraId="601CCB84" w14:textId="77777777" w:rsidR="000A66E6" w:rsidRPr="00F52E3C" w:rsidRDefault="000A66E6" w:rsidP="000A66E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0A66E6" w:rsidRPr="00F52E3C" w14:paraId="534C1C97" w14:textId="77777777" w:rsidTr="0066483A">
        <w:trPr>
          <w:trHeight w:val="285"/>
        </w:trPr>
        <w:tc>
          <w:tcPr>
            <w:tcW w:w="0" w:type="auto"/>
            <w:vMerge/>
            <w:tcBorders>
              <w:left w:val="nil"/>
            </w:tcBorders>
            <w:shd w:val="clear" w:color="auto" w:fill="auto"/>
            <w:vAlign w:val="center"/>
            <w:hideMark/>
          </w:tcPr>
          <w:p w14:paraId="7BED3756" w14:textId="77777777" w:rsidR="000A66E6" w:rsidRPr="00F52E3C" w:rsidRDefault="000A66E6" w:rsidP="000A66E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vMerge/>
            <w:shd w:val="clear" w:color="auto" w:fill="auto"/>
            <w:vAlign w:val="center"/>
            <w:hideMark/>
          </w:tcPr>
          <w:p w14:paraId="5670DC1F" w14:textId="77777777" w:rsidR="000A66E6" w:rsidRPr="00F52E3C" w:rsidRDefault="000A66E6" w:rsidP="000A66E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vMerge/>
            <w:shd w:val="clear" w:color="auto" w:fill="auto"/>
            <w:vAlign w:val="center"/>
            <w:hideMark/>
          </w:tcPr>
          <w:p w14:paraId="42B97118" w14:textId="77777777" w:rsidR="000A66E6" w:rsidRPr="00F52E3C" w:rsidRDefault="000A66E6" w:rsidP="000A66E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vMerge/>
            <w:shd w:val="clear" w:color="auto" w:fill="auto"/>
            <w:vAlign w:val="center"/>
            <w:hideMark/>
          </w:tcPr>
          <w:p w14:paraId="5F348BC5" w14:textId="77777777" w:rsidR="000A66E6" w:rsidRPr="00F52E3C" w:rsidRDefault="000A66E6" w:rsidP="000A66E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vMerge/>
            <w:shd w:val="clear" w:color="auto" w:fill="auto"/>
            <w:vAlign w:val="center"/>
            <w:hideMark/>
          </w:tcPr>
          <w:p w14:paraId="05BFB355" w14:textId="77777777" w:rsidR="000A66E6" w:rsidRPr="00F52E3C" w:rsidRDefault="000A66E6" w:rsidP="000A66E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  <w:hideMark/>
          </w:tcPr>
          <w:p w14:paraId="264F8272" w14:textId="77777777" w:rsidR="000A66E6" w:rsidRPr="00F52E3C" w:rsidRDefault="000A66E6" w:rsidP="000A66E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0A66E6" w:rsidRPr="00F52E3C" w14:paraId="3504DA79" w14:textId="77777777" w:rsidTr="0066483A">
        <w:trPr>
          <w:trHeight w:val="285"/>
        </w:trPr>
        <w:tc>
          <w:tcPr>
            <w:tcW w:w="0" w:type="auto"/>
            <w:vMerge/>
            <w:tcBorders>
              <w:left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9F1AA25" w14:textId="77777777" w:rsidR="000A66E6" w:rsidRPr="00F52E3C" w:rsidRDefault="000A66E6" w:rsidP="000A66E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vMerge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7190663" w14:textId="77777777" w:rsidR="000A66E6" w:rsidRPr="00F52E3C" w:rsidRDefault="000A66E6" w:rsidP="000A66E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vMerge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616DF9A" w14:textId="77777777" w:rsidR="000A66E6" w:rsidRPr="00F52E3C" w:rsidRDefault="000A66E6" w:rsidP="000A66E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vMerge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68CF667" w14:textId="77777777" w:rsidR="000A66E6" w:rsidRPr="00F52E3C" w:rsidRDefault="000A66E6" w:rsidP="000A66E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vMerge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9DA057E" w14:textId="77777777" w:rsidR="000A66E6" w:rsidRPr="00F52E3C" w:rsidRDefault="000A66E6" w:rsidP="000A66E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  <w:hideMark/>
          </w:tcPr>
          <w:p w14:paraId="2C1176BC" w14:textId="77777777" w:rsidR="000A66E6" w:rsidRPr="00F52E3C" w:rsidRDefault="000A66E6" w:rsidP="000A66E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0A66E6" w:rsidRPr="00F52E3C" w14:paraId="67C4E9A8" w14:textId="77777777" w:rsidTr="0066483A">
        <w:trPr>
          <w:trHeight w:val="285"/>
        </w:trPr>
        <w:tc>
          <w:tcPr>
            <w:tcW w:w="0" w:type="auto"/>
            <w:gridSpan w:val="5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  <w:hideMark/>
          </w:tcPr>
          <w:p w14:paraId="731029BA" w14:textId="7A79E921" w:rsidR="000A66E6" w:rsidRPr="00F52E3C" w:rsidRDefault="000A66E6" w:rsidP="000A66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/>
              </w:rPr>
              <w:t>Physical Activity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  <w:hideMark/>
          </w:tcPr>
          <w:p w14:paraId="4E1DC96B" w14:textId="77777777" w:rsidR="000A66E6" w:rsidRPr="00F52E3C" w:rsidRDefault="000A66E6" w:rsidP="000A66E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452EE8" w:rsidRPr="00F52E3C" w14:paraId="661764A0" w14:textId="77777777" w:rsidTr="0066483A">
        <w:trPr>
          <w:trHeight w:val="285"/>
        </w:trPr>
        <w:tc>
          <w:tcPr>
            <w:tcW w:w="0" w:type="auto"/>
            <w:tcBorders>
              <w:top w:val="single" w:sz="4" w:space="0" w:color="auto"/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844BF6E" w14:textId="4FE72C48" w:rsidR="00452EE8" w:rsidRPr="00F52E3C" w:rsidRDefault="0022298A" w:rsidP="00452E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ord-</w:t>
            </w:r>
            <w:proofErr w:type="spellStart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Trøndelag</w:t>
            </w:r>
            <w:proofErr w:type="spellEnd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Health Study PA Questionnaire (HUNT 1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30</w:t>
            </w:r>
            <w:r w:rsidR="00452EE8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(IPAQ)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07099EE" w14:textId="4274391F" w:rsidR="00452EE8" w:rsidRPr="00F52E3C" w:rsidRDefault="00452EE8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ACE176E" w14:textId="7FC03BD1" w:rsidR="00452EE8" w:rsidRPr="00F52E3C" w:rsidRDefault="00452EE8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1F6593E1" w14:textId="30C8F311" w:rsidR="00452EE8" w:rsidRPr="00F52E3C" w:rsidRDefault="00B945BF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3FB0D09" w14:textId="1FFC00A2" w:rsidR="00452EE8" w:rsidRPr="00F52E3C" w:rsidRDefault="00452EE8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  <w:hideMark/>
          </w:tcPr>
          <w:p w14:paraId="412FE956" w14:textId="77777777" w:rsidR="00452EE8" w:rsidRPr="00F52E3C" w:rsidRDefault="00452EE8" w:rsidP="00452E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452EE8" w:rsidRPr="00F52E3C" w14:paraId="5093FE2D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6260B73" w14:textId="41E7439E" w:rsidR="00452EE8" w:rsidRPr="00F52E3C" w:rsidRDefault="0022298A" w:rsidP="00452E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ord-</w:t>
            </w:r>
            <w:proofErr w:type="spellStart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Trøndelag</w:t>
            </w:r>
            <w:proofErr w:type="spellEnd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Health Study PA Questionnaire (HUNT 1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30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  <w:r w:rsidR="00452EE8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(</w:t>
            </w:r>
            <w:r w:rsidR="00452EE8"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VO2max</w:t>
            </w:r>
            <w:r w:rsidR="00452EE8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)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C922986" w14:textId="19E383F6" w:rsidR="00452EE8" w:rsidRPr="00F52E3C" w:rsidRDefault="00452EE8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E4FBEFD" w14:textId="484A3362" w:rsidR="00452EE8" w:rsidRPr="00F52E3C" w:rsidRDefault="00452EE8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45ECA6D" w14:textId="60509D9F" w:rsidR="00452EE8" w:rsidRPr="00F52E3C" w:rsidRDefault="00B945BF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3887B42" w14:textId="21B1020C" w:rsidR="00452EE8" w:rsidRPr="00F52E3C" w:rsidRDefault="00452EE8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15ED6DA5" w14:textId="77777777" w:rsidR="00452EE8" w:rsidRPr="00F52E3C" w:rsidRDefault="00452EE8" w:rsidP="00452EE8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8A3434" w:rsidRPr="00F52E3C" w14:paraId="5DC9605E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7124834" w14:textId="2EF7A58A" w:rsidR="008A3434" w:rsidRPr="00F52E3C" w:rsidRDefault="0022298A" w:rsidP="00452E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Past Year Total Physical Activity Questionnaire (PYTPA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31</w:t>
            </w:r>
            <w:r w:rsidR="008A3434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(</w:t>
            </w:r>
            <w:r w:rsidR="008A3434" w:rsidRPr="00F52E3C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7</w:t>
            </w:r>
            <w:r w:rsidR="007A3096" w:rsidRPr="00F52E3C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-</w:t>
            </w:r>
            <w:r w:rsidR="008A3434" w:rsidRPr="00F52E3C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day PA log</w:t>
            </w:r>
            <w:r w:rsidR="008A3434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) 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368DABF" w14:textId="0AFD7DA9" w:rsidR="008A3434" w:rsidRPr="00F52E3C" w:rsidRDefault="008A3434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89C7B92" w14:textId="39CA7185" w:rsidR="008A3434" w:rsidRPr="00F52E3C" w:rsidRDefault="008A3434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63D73FE" w14:textId="2671CCD7" w:rsidR="008A3434" w:rsidRPr="00F52E3C" w:rsidRDefault="008A3434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E97BCF3" w14:textId="76CC1F8E" w:rsidR="008A3434" w:rsidRPr="00F52E3C" w:rsidRDefault="008A3434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7E38A2C5" w14:textId="77777777" w:rsidR="008A3434" w:rsidRPr="00F52E3C" w:rsidRDefault="008A3434" w:rsidP="00452EE8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785345" w:rsidRPr="00F52E3C" w14:paraId="2911C412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DBB4AE3" w14:textId="1B6E43AD" w:rsidR="00785345" w:rsidRPr="00F52E3C" w:rsidRDefault="0022298A" w:rsidP="0078534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Physical Activity Assessment Tool (PAAT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32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  <w:r w:rsidR="00C676F2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(IPAQ)</w:t>
            </w:r>
            <w:r w:rsidR="00785345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534D044" w14:textId="55B62D11" w:rsidR="00785345" w:rsidRPr="00F52E3C" w:rsidRDefault="0078534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6268675" w14:textId="48EBD0B3" w:rsidR="00785345" w:rsidRPr="00F52E3C" w:rsidRDefault="0078534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F013AD4" w14:textId="19B22F9B" w:rsidR="00785345" w:rsidRPr="00F52E3C" w:rsidRDefault="0078534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D3AA877" w14:textId="63D91936" w:rsidR="00785345" w:rsidRPr="00F52E3C" w:rsidRDefault="00785345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3E5DA1B7" w14:textId="77777777" w:rsidR="00785345" w:rsidRPr="00F52E3C" w:rsidRDefault="00785345" w:rsidP="0078534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783F09" w:rsidRPr="00F52E3C" w14:paraId="102D81AC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250B4DF" w14:textId="2A8E60A0" w:rsidR="00783F09" w:rsidRPr="00F52E3C" w:rsidRDefault="0022298A" w:rsidP="0078534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Minnesota Leisure Time Physical Activity Questionnaire (Minnesota LTPA 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33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  <w:r w:rsidR="00783F09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(4 wk history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D377EE3" w14:textId="3EBBEA23" w:rsidR="00783F09" w:rsidRPr="00F52E3C" w:rsidRDefault="00783F09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50BCD4C" w14:textId="4A120B7E" w:rsidR="00783F09" w:rsidRPr="00F52E3C" w:rsidRDefault="00783F09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0CF8658" w14:textId="314FC541" w:rsidR="00783F09" w:rsidRPr="00F52E3C" w:rsidRDefault="00783F09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461BE7A" w14:textId="5C4F1857" w:rsidR="00783F09" w:rsidRPr="00F52E3C" w:rsidRDefault="00783F09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54D5265C" w14:textId="77777777" w:rsidR="00783F09" w:rsidRPr="00F52E3C" w:rsidRDefault="00783F09" w:rsidP="0078534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783F09" w:rsidRPr="00F52E3C" w14:paraId="2313E6D8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CD46CB1" w14:textId="6BAFD659" w:rsidR="00783F09" w:rsidRPr="00F52E3C" w:rsidRDefault="0022298A" w:rsidP="0078534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lastRenderedPageBreak/>
              <w:t>Minnesota Leisure Time Physical Activity Questionnaire (Minnesota LTPA 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33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  <w:r w:rsidR="00783F09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(VO2</w:t>
            </w:r>
            <w:r w:rsidR="00EE6A30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max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C5A8789" w14:textId="3C6254FF" w:rsidR="00783F09" w:rsidRPr="00F52E3C" w:rsidRDefault="00AF1A6F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80E6650" w14:textId="2363850B" w:rsidR="00783F09" w:rsidRPr="00F52E3C" w:rsidRDefault="00AF1A6F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B77F935" w14:textId="3BF3B8A2" w:rsidR="00783F09" w:rsidRPr="00F52E3C" w:rsidRDefault="00AF1A6F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4A040B2" w14:textId="0FFEFD31" w:rsidR="00783F09" w:rsidRPr="00F52E3C" w:rsidRDefault="00AF1A6F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32DEA95B" w14:textId="77777777" w:rsidR="00783F09" w:rsidRPr="00F52E3C" w:rsidRDefault="00783F09" w:rsidP="0078534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783F09" w:rsidRPr="00F52E3C" w14:paraId="71D7340F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0524434" w14:textId="7DEE0141" w:rsidR="00783F09" w:rsidRPr="00F52E3C" w:rsidRDefault="00910D66" w:rsidP="0078534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Single Item Physical Activity Measure (SI PA M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34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  <w:r w:rsidR="003759DE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(GPA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F0F24BA" w14:textId="229559D4" w:rsidR="00783F09" w:rsidRPr="00F52E3C" w:rsidRDefault="003759DE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300E95C" w14:textId="56A3E23F" w:rsidR="00783F09" w:rsidRPr="00F52E3C" w:rsidRDefault="003759DE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50544F7" w14:textId="0E1B2B66" w:rsidR="00783F09" w:rsidRPr="00F52E3C" w:rsidRDefault="00B945BF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63389B3" w14:textId="13022DBD" w:rsidR="00783F09" w:rsidRPr="00F52E3C" w:rsidRDefault="00B945BF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32368D4B" w14:textId="77777777" w:rsidR="00783F09" w:rsidRPr="00F52E3C" w:rsidRDefault="00783F09" w:rsidP="0078534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3759DE" w:rsidRPr="00F52E3C" w14:paraId="78B051DB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7F51E08" w14:textId="7B4F92F2" w:rsidR="003759DE" w:rsidRPr="00F52E3C" w:rsidRDefault="00910D66" w:rsidP="003759D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Single Item Physical Activity Measure (SI PA M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34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  <w:r w:rsidR="003759DE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(APS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18DF90A" w14:textId="33C1BBD3" w:rsidR="003759DE" w:rsidRPr="00F52E3C" w:rsidRDefault="003759DE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E97D031" w14:textId="2A4F6E76" w:rsidR="003759DE" w:rsidRPr="00F52E3C" w:rsidRDefault="003759DE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11AE6A8" w14:textId="517A1114" w:rsidR="003759DE" w:rsidRPr="00F52E3C" w:rsidRDefault="00B945BF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00F8271" w14:textId="2C6980C4" w:rsidR="003759DE" w:rsidRPr="00F52E3C" w:rsidRDefault="00B945BF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0E0BE080" w14:textId="77777777" w:rsidR="003759DE" w:rsidRPr="00F52E3C" w:rsidRDefault="003759DE" w:rsidP="003759DE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3759DE" w:rsidRPr="00F52E3C" w14:paraId="6589766C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F414A14" w14:textId="602E8704" w:rsidR="003759DE" w:rsidRPr="00F52E3C" w:rsidRDefault="00910D66" w:rsidP="003759D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Godin Questionnaire (Godin 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33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  <w:r w:rsidR="0010156B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(4 wk history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6C39D23" w14:textId="16F3DC3A" w:rsidR="003759DE" w:rsidRPr="00F52E3C" w:rsidRDefault="0010156B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9700036" w14:textId="24545E56" w:rsidR="003759DE" w:rsidRPr="00F52E3C" w:rsidRDefault="0010156B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8C4EFCF" w14:textId="53B3C4BC" w:rsidR="003759DE" w:rsidRPr="00F52E3C" w:rsidRDefault="0010156B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630AA05" w14:textId="328F42AE" w:rsidR="003759DE" w:rsidRPr="00F52E3C" w:rsidRDefault="0010156B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23F76925" w14:textId="77777777" w:rsidR="003759DE" w:rsidRPr="00F52E3C" w:rsidRDefault="003759DE" w:rsidP="003759DE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3759DE" w:rsidRPr="00F52E3C" w14:paraId="18AABCB1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5910019" w14:textId="7C997867" w:rsidR="003759DE" w:rsidRPr="00F52E3C" w:rsidRDefault="00910D66" w:rsidP="003759D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Godin Questionnaire (Godin 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33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  <w:r w:rsidR="0010156B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(VO2max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6BDAA62" w14:textId="67B65026" w:rsidR="003759DE" w:rsidRPr="00F52E3C" w:rsidRDefault="0010156B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53E2946" w14:textId="582DA7DB" w:rsidR="003759DE" w:rsidRPr="00F52E3C" w:rsidRDefault="0010156B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CC23AB2" w14:textId="6A8D6588" w:rsidR="003759DE" w:rsidRPr="00F52E3C" w:rsidRDefault="0010156B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2529775" w14:textId="4D7CFE9A" w:rsidR="003759DE" w:rsidRPr="00F52E3C" w:rsidRDefault="0010156B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25892059" w14:textId="77777777" w:rsidR="003759DE" w:rsidRPr="00F52E3C" w:rsidRDefault="003759DE" w:rsidP="003759DE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2C0949" w:rsidRPr="00F52E3C" w14:paraId="7C4AF4BF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9159B47" w14:textId="48708B08" w:rsidR="002C0949" w:rsidRPr="00F52E3C" w:rsidRDefault="00910D66" w:rsidP="002C09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CARDIA Physical Activity History (CARDIA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33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  <w:r w:rsidR="002C0949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(4 wk history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CF2EFD8" w14:textId="49B95A4F" w:rsidR="002C0949" w:rsidRPr="00F52E3C" w:rsidRDefault="002C0949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EE837BE" w14:textId="66CA6802" w:rsidR="002C0949" w:rsidRPr="00F52E3C" w:rsidRDefault="002C0949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DAF3AAD" w14:textId="159DD740" w:rsidR="002C0949" w:rsidRPr="00F52E3C" w:rsidRDefault="002C0949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66B0A10" w14:textId="2C986EB7" w:rsidR="002C0949" w:rsidRPr="00F52E3C" w:rsidRDefault="002C0949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136DF489" w14:textId="77777777" w:rsidR="002C0949" w:rsidRPr="00F52E3C" w:rsidRDefault="002C0949" w:rsidP="002C0949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2C0949" w:rsidRPr="00F52E3C" w14:paraId="6C0120B5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6C2D285" w14:textId="7A350858" w:rsidR="002C0949" w:rsidRPr="00F52E3C" w:rsidRDefault="00910D66" w:rsidP="002C09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CARDIA Physical Activity History (CARDIA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33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  <w:r w:rsidR="002C0949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(VO2max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B12FA8D" w14:textId="1E85FF3F" w:rsidR="002C0949" w:rsidRPr="00F52E3C" w:rsidRDefault="002C0949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222E2F1" w14:textId="7E04F05C" w:rsidR="002C0949" w:rsidRPr="00F52E3C" w:rsidRDefault="002C0949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F690ACC" w14:textId="6357710A" w:rsidR="002C0949" w:rsidRPr="00F52E3C" w:rsidRDefault="002C0949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BD00662" w14:textId="6EDC3367" w:rsidR="002C0949" w:rsidRPr="00F52E3C" w:rsidRDefault="002C0949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1691A204" w14:textId="77777777" w:rsidR="002C0949" w:rsidRPr="00F52E3C" w:rsidRDefault="002C0949" w:rsidP="002C0949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4C7632" w:rsidRPr="00F52E3C" w14:paraId="491709CA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79688A0" w14:textId="3700C8CB" w:rsidR="004C7632" w:rsidRPr="00F52E3C" w:rsidRDefault="00910D66" w:rsidP="002C09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Minnesota Heart Health Program Questionnaire (MHHP 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33</w:t>
            </w:r>
            <w:r w:rsidR="004C7632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(4 wk history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5041F45" w14:textId="79DE18C3" w:rsidR="004C7632" w:rsidRPr="00F52E3C" w:rsidRDefault="004C763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A306CF1" w14:textId="4CDA25FB" w:rsidR="004C7632" w:rsidRPr="00F52E3C" w:rsidRDefault="004C763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ED008FB" w14:textId="7B798AC5" w:rsidR="004C7632" w:rsidRPr="00F52E3C" w:rsidRDefault="004C763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DF55E33" w14:textId="69AA84C4" w:rsidR="004C7632" w:rsidRPr="00F52E3C" w:rsidRDefault="004C7632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692B9C46" w14:textId="77777777" w:rsidR="004C7632" w:rsidRPr="00F52E3C" w:rsidRDefault="004C7632" w:rsidP="002C0949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4C7632" w:rsidRPr="00F52E3C" w14:paraId="27F5D195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3DF547D" w14:textId="1F3C8340" w:rsidR="004C7632" w:rsidRPr="00F52E3C" w:rsidRDefault="00910D66" w:rsidP="002C09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Minnesota Heart Health Program Questionnaire (MHHP 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33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  <w:r w:rsidR="004C7632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(VO2max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9B90B89" w14:textId="5868F05E" w:rsidR="004C7632" w:rsidRPr="00F52E3C" w:rsidRDefault="004C763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AFC7597" w14:textId="67EFF43C" w:rsidR="004C7632" w:rsidRPr="00F52E3C" w:rsidRDefault="004C763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237EE35" w14:textId="00CD93C4" w:rsidR="004C7632" w:rsidRPr="00F52E3C" w:rsidRDefault="004C763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6BA449D" w14:textId="4DB446BE" w:rsidR="004C7632" w:rsidRPr="00F52E3C" w:rsidRDefault="004C7632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72E7214F" w14:textId="77777777" w:rsidR="004C7632" w:rsidRPr="00F52E3C" w:rsidRDefault="004C7632" w:rsidP="002C0949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4C7632" w:rsidRPr="00F52E3C" w14:paraId="5C6537F1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C75FA9A" w14:textId="760D2E1F" w:rsidR="004C7632" w:rsidRPr="00F52E3C" w:rsidRDefault="00910D66" w:rsidP="002C09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Modified Historical Leisure Activity Questionnaire (MHLA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35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  <w:r w:rsidR="00A54104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(PA LOG)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51BA5A2" w14:textId="3179FD14" w:rsidR="004C7632" w:rsidRPr="00F52E3C" w:rsidRDefault="00A54104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0AE20D4" w14:textId="2FEEACC0" w:rsidR="004C7632" w:rsidRPr="00F52E3C" w:rsidRDefault="00A54104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32E2AEC" w14:textId="72661C56" w:rsidR="004C7632" w:rsidRPr="00F52E3C" w:rsidRDefault="00A54104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D318BA1" w14:textId="525A003C" w:rsidR="004C7632" w:rsidRPr="00F52E3C" w:rsidRDefault="00A54104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00C68EE9" w14:textId="77777777" w:rsidR="004C7632" w:rsidRPr="00F52E3C" w:rsidRDefault="004C7632" w:rsidP="002C0949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722DC6" w:rsidRPr="00F52E3C" w14:paraId="69163474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321FF457" w14:textId="44E8B342" w:rsidR="00722DC6" w:rsidRPr="00F52E3C" w:rsidRDefault="00910D66" w:rsidP="00722DC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Modified version Active Australia Survey 1(MV – AAS1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36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EED801B" w14:textId="41B8BC20" w:rsidR="00722DC6" w:rsidRPr="00F52E3C" w:rsidRDefault="00722DC6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8583EC2" w14:textId="37422F43" w:rsidR="00722DC6" w:rsidRPr="00F52E3C" w:rsidRDefault="00722DC6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C6C8618" w14:textId="29482CFD" w:rsidR="00722DC6" w:rsidRPr="00F52E3C" w:rsidRDefault="00722DC6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A613CF4" w14:textId="07E1B1E6" w:rsidR="00722DC6" w:rsidRPr="00F52E3C" w:rsidRDefault="00722DC6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2F6C4EC2" w14:textId="77777777" w:rsidR="00722DC6" w:rsidRPr="00F52E3C" w:rsidRDefault="00722DC6" w:rsidP="00722DC6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CC77E7" w:rsidRPr="00F52E3C" w14:paraId="3A66A647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13E72707" w14:textId="41693F16" w:rsidR="00CC77E7" w:rsidRPr="00F52E3C" w:rsidRDefault="00CC77E7" w:rsidP="00CC77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(MV – AAS2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fldChar w:fldCharType="begin">
                <w:fldData xml:space="preserve">PEVuZE5vdGU+PENpdGU+PEF1dGhvcj5GamVsZHNvZTwvQXV0aG9yPjxZZWFyPjIwMTM8L1llYXI+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</w:fldData>
              </w:fldChar>
            </w:r>
            <w:r w:rsidR="000435CF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instrText xml:space="preserve"> ADDIN EN.CITE </w:instrText>
            </w:r>
            <w:r w:rsidR="000435CF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fldChar w:fldCharType="begin">
                <w:fldData xml:space="preserve">PEVuZE5vdGU+PENpdGU+PEF1dGhvcj5GamVsZHNvZTwvQXV0aG9yPjxZZWFyPjIwMTM8L1llYXI+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</w:fldData>
              </w:fldChar>
            </w:r>
            <w:r w:rsidR="000435CF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instrText xml:space="preserve"> ADDIN EN.CITE.DATA </w:instrText>
            </w:r>
            <w:r w:rsidR="000435CF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r>
            <w:r w:rsidR="000435CF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="000435CF" w:rsidRPr="00F52E3C">
              <w:rPr>
                <w:rFonts w:ascii="Times New Roman" w:eastAsia="Times New Roman" w:hAnsi="Times New Roman" w:cs="Times New Roman"/>
                <w:noProof/>
                <w:sz w:val="20"/>
                <w:szCs w:val="20"/>
                <w:vertAlign w:val="superscript"/>
                <w:lang w:val="en-GB"/>
              </w:rPr>
              <w:t>8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5D0E5B3" w14:textId="22CA5186" w:rsidR="00CC77E7" w:rsidRPr="00F52E3C" w:rsidRDefault="00CC77E7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A08D9AB" w14:textId="46A63AC6" w:rsidR="00CC77E7" w:rsidRPr="00F52E3C" w:rsidRDefault="00CC77E7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0936691" w14:textId="7229A780" w:rsidR="00CC77E7" w:rsidRPr="00F52E3C" w:rsidRDefault="00CC77E7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1D27C4D" w14:textId="430BD714" w:rsidR="00CC77E7" w:rsidRPr="00F52E3C" w:rsidRDefault="00CC77E7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12F77596" w14:textId="77777777" w:rsidR="00CC77E7" w:rsidRPr="00F52E3C" w:rsidRDefault="00CC77E7" w:rsidP="00CC77E7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FA7A30" w:rsidRPr="00F52E3C" w14:paraId="0540B4C0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0F05C0C5" w14:textId="4300CE50" w:rsidR="00FA7A30" w:rsidRPr="00F52E3C" w:rsidRDefault="00FA7A30" w:rsidP="00FA7A3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Adapt AAS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="000435CF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Timperio&lt;/Author&gt;&lt;Year&gt;2003&lt;/Year&gt;&lt;RecNum&gt;82&lt;/RecNum&gt;&lt;DisplayText&gt;&lt;style face="superscript"&gt;9&lt;/style&gt;&lt;/DisplayText&gt;&lt;record&gt;&lt;rec-number&gt;82&lt;/rec-number&gt;&lt;foreign-keys&gt;&lt;key app="EN" db-id="wfza2wzfmzaw0teweaxpdwfup0x25etdsra5" timestamp="1607179459"&gt;82&lt;/key&gt;&lt;/foreign-keys&gt;&lt;ref-type name="Journal Article"&gt;17&lt;/ref-type&gt;&lt;contributors&gt;&lt;authors&gt;&lt;author&gt;Timperio, A.&lt;/author&gt;&lt;author&gt;Salmon, J.&lt;/author&gt;&lt;author&gt;Crawford, D.&lt;/author&gt;&lt;/authors&gt;&lt;/contributors&gt;&lt;titles&gt;&lt;title&gt;Validity and reliability of a physical activity recall instrument among overweight and non-overweight men and women&lt;/title&gt;&lt;secondary-title&gt;Journal of Science &amp;amp; Medicine in Sport&lt;/secondary-title&gt;&lt;/titles&gt;&lt;periodical&gt;&lt;full-title&gt;Journal of Science &amp;amp; Medicine in Sport&lt;/full-title&gt;&lt;/periodical&gt;&lt;pages&gt;477-491&lt;/pages&gt;&lt;volume&gt;6&lt;/volume&gt;&lt;number&gt;4&lt;/number&gt;&lt;keywords&gt;&lt;keyword&gt;*PHYSICAL fitness&lt;/keyword&gt;&lt;keyword&gt;*EXAMINATIONS -- Validity&lt;/keyword&gt;&lt;keyword&gt;*OBESITY&lt;/keyword&gt;&lt;keyword&gt;SURVEYS&lt;/keyword&gt;&lt;keyword&gt;METABOLIC EQUIVALENT&lt;/keyword&gt;&lt;/keywords&gt;&lt;dates&gt;&lt;year&gt;2003&lt;/year&gt;&lt;/dates&gt;&lt;pub-location&gt;;&lt;/pub-location&gt;&lt;isbn&gt;14402440&lt;/isbn&gt;&lt;accession-num&gt;SPHS-923884&lt;/accession-num&gt;&lt;urls&gt;&lt;related-urls&gt;&lt;url&gt;http://www.sma.org.au/&lt;/url&gt;&lt;url&gt;http://articles.sirc.ca/search.cfm?id=S-923884&lt;/url&gt;&lt;/related-urls&gt;&lt;/urls&gt;&lt;/record&gt;&lt;/Cite&gt;&lt;/EndNote&gt;</w:instrTex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="000435CF" w:rsidRPr="00F52E3C">
              <w:rPr>
                <w:rFonts w:ascii="Times New Roman" w:eastAsia="Times New Roman" w:hAnsi="Times New Roman" w:cs="Times New Roman"/>
                <w:noProof/>
                <w:sz w:val="20"/>
                <w:szCs w:val="20"/>
                <w:vertAlign w:val="superscript"/>
                <w:lang w:val="en-GB"/>
              </w:rPr>
              <w:t>9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AC10A46" w14:textId="157A6163" w:rsidR="00FA7A30" w:rsidRPr="00F52E3C" w:rsidRDefault="00FA7A30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AB40EED" w14:textId="12F6C22C" w:rsidR="00FA7A30" w:rsidRPr="00F52E3C" w:rsidRDefault="00FA7A30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8AD585D" w14:textId="1F83D619" w:rsidR="00FA7A30" w:rsidRPr="00F52E3C" w:rsidRDefault="00FA7A30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D23BF73" w14:textId="1FB934D5" w:rsidR="00FA7A30" w:rsidRPr="00F52E3C" w:rsidRDefault="00FA7A30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0F748C8D" w14:textId="77777777" w:rsidR="00FA7A30" w:rsidRPr="00F52E3C" w:rsidRDefault="00FA7A30" w:rsidP="00FA7A30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E82BE2" w:rsidRPr="00F52E3C" w14:paraId="3D20A1BC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FA46616" w14:textId="34B78EE1" w:rsidR="00E82BE2" w:rsidRPr="00F52E3C" w:rsidRDefault="00E82BE2" w:rsidP="00E82BE2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IPAQ-WS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="006F7605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van der Ploeg&lt;/Author&gt;&lt;Year&gt;2010&lt;/Year&gt;&lt;RecNum&gt;17&lt;/RecNum&gt;&lt;DisplayText&gt;&lt;style face="superscript"&gt;10&lt;/style&gt;&lt;/DisplayText&gt;&lt;record&gt;&lt;rec-number&gt;17&lt;/rec-number&gt;&lt;foreign-keys&gt;&lt;key app="EN" db-id="wfza2wzfmzaw0teweaxpdwfup0x25etdsra5" timestamp="1607179459"&gt;17&lt;/key&gt;&lt;/foreign-keys&gt;&lt;ref-type name="Journal Article"&gt;17&lt;/ref-type&gt;&lt;contributors&gt;&lt;authors&gt;&lt;author&gt;van der Ploeg, H. P.&lt;/author&gt;&lt;author&gt;Tudor-Locke, C.&lt;/author&gt;&lt;author&gt;Marshall, A. L.&lt;/author&gt;&lt;author&gt;Craig, C.&lt;/author&gt;&lt;author&gt;Hagströmer, M.&lt;/author&gt;&lt;author&gt;Sjöström, M.&lt;/author&gt;&lt;author&gt;Bauman, A.&lt;/author&gt;&lt;/authors&gt;&lt;/contributors&gt;&lt;auth-address&gt;Sydney School of Public Health, The University of Sydney. hiddep@health.usyd.edu.au&lt;/auth-address&gt;&lt;titles&gt;&lt;title&gt;Reliability and validity of the international physical activity questionnaire for assessing walking&lt;/title&gt;&lt;secondary-title&gt;Res Q Exerc Sport&lt;/secondary-title&gt;&lt;/titles&gt;&lt;periodical&gt;&lt;full-title&gt;Res Q Exerc Sport&lt;/full-title&gt;&lt;/periodical&gt;&lt;pages&gt;97-101&lt;/pages&gt;&lt;volume&gt;81&lt;/volume&gt;&lt;number&gt;1&lt;/number&gt;&lt;keywords&gt;&lt;keyword&gt;Acceleration&lt;/keyword&gt;&lt;keyword&gt;Adult&lt;/keyword&gt;&lt;keyword&gt;Female&lt;/keyword&gt;&lt;keyword&gt;Health Status Indicators&lt;/keyword&gt;&lt;keyword&gt;Humans&lt;/keyword&gt;&lt;keyword&gt;*Internationality&lt;/keyword&gt;&lt;keyword&gt;Male&lt;/keyword&gt;&lt;keyword&gt;Middle Aged&lt;/keyword&gt;&lt;keyword&gt;*Motor Activity&lt;/keyword&gt;&lt;keyword&gt;Reproducibility of Results&lt;/keyword&gt;&lt;keyword&gt;Statistics as Topic&lt;/keyword&gt;&lt;keyword&gt;Statistics, Nonparametric&lt;/keyword&gt;&lt;keyword&gt;Surveys and Questionnaires&lt;/keyword&gt;&lt;keyword&gt;Walking*physiology&lt;/keyword&gt;&lt;/keywords&gt;&lt;dates&gt;&lt;year&gt;2010&lt;/year&gt;&lt;/dates&gt;&lt;isbn&gt;0270-1367 (Print)&lt;/isbn&gt;&lt;urls&gt;&lt;/urls&gt;&lt;electronic-resource-num&gt;10.108002701367.2010.10599632.&amp;#xD;10.1080/02701367.2010.10599632&lt;/electronic-resource-num&gt;&lt;/record&gt;&lt;/Cite&gt;&lt;/EndNote&gt;</w:instrTex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="006F7605" w:rsidRPr="00F52E3C">
              <w:rPr>
                <w:rFonts w:ascii="Times New Roman" w:eastAsia="Times New Roman" w:hAnsi="Times New Roman" w:cs="Times New Roman"/>
                <w:noProof/>
                <w:sz w:val="20"/>
                <w:szCs w:val="20"/>
                <w:vertAlign w:val="superscript"/>
                <w:lang w:val="en-GB"/>
              </w:rPr>
              <w:t>10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0ED05C0" w14:textId="4CF6EC28" w:rsidR="00E82BE2" w:rsidRPr="00F52E3C" w:rsidRDefault="00E82BE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0027397" w14:textId="37CEA90D" w:rsidR="00E82BE2" w:rsidRPr="00F52E3C" w:rsidRDefault="00E82BE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9191D5B" w14:textId="0E382E7E" w:rsidR="00E82BE2" w:rsidRPr="00F52E3C" w:rsidRDefault="00E82BE2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387FA0F" w14:textId="1C5C584A" w:rsidR="00E82BE2" w:rsidRPr="00F52E3C" w:rsidRDefault="00E82BE2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7290EEA8" w14:textId="77777777" w:rsidR="00E82BE2" w:rsidRPr="00F52E3C" w:rsidRDefault="00E82BE2" w:rsidP="00E82BE2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715E4A" w:rsidRPr="00F52E3C" w14:paraId="2088D526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4E3A758" w14:textId="3D62E3B0" w:rsidR="00715E4A" w:rsidRPr="00F52E3C" w:rsidRDefault="00715E4A" w:rsidP="00715E4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SQUASH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="006F7605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Wendel-Vos&lt;/Author&gt;&lt;Year&gt;2003&lt;/Year&gt;&lt;RecNum&gt;35968&lt;/RecNum&gt;&lt;DisplayText&gt;&lt;style face="superscript"&gt;11&lt;/style&gt;&lt;/DisplayText&gt;&lt;record&gt;&lt;rec-number&gt;35968&lt;/rec-number&gt;&lt;foreign-keys&gt;&lt;key app="EN" db-id="rwzds9208t0z92e9de9p0psipadaxffz2ffp" timestamp="1612189083" guid="40e8822e-8d9b-46eb-9c34-a40a77b24419"&gt;35968&lt;/key&gt;&lt;/foreign-keys&gt;&lt;ref-type name="Journal Article"&gt;17&lt;/ref-type&gt;&lt;contributors&gt;&lt;authors&gt;&lt;author&gt;Wendel-Vos, GC Wanda&lt;/author&gt;&lt;author&gt;Schuit, A Jantine&lt;/author&gt;&lt;author&gt;Saris, Wim HM&lt;/author&gt;&lt;author&gt;Kromhout, Daan&lt;/author&gt;&lt;/authors&gt;&lt;/contributors&gt;&lt;titles&gt;&lt;title&gt;Reproducibility and relative validity of the short questionnaire to assess health-enhancing physical activity&lt;/title&gt;&lt;secondary-title&gt;Journal of clinical epidemiology&lt;/secondary-title&gt;&lt;/titles&gt;&lt;periodical&gt;&lt;full-title&gt;Journal of Clinical Epidemiology&lt;/full-title&gt;&lt;/periodical&gt;&lt;pages&gt;1163-1169&lt;/pages&gt;&lt;volume&gt;56&lt;/volume&gt;&lt;number&gt;12&lt;/number&gt;&lt;dates&gt;&lt;year&gt;2003&lt;/year&gt;&lt;/dates&gt;&lt;isbn&gt;0895-4356&lt;/isbn&gt;&lt;urls&gt;&lt;/urls&gt;&lt;/record&gt;&lt;/Cite&gt;&lt;/EndNote&gt;</w:instrTex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="006F7605" w:rsidRPr="00F52E3C">
              <w:rPr>
                <w:rFonts w:ascii="Times New Roman" w:eastAsia="Times New Roman" w:hAnsi="Times New Roman" w:cs="Times New Roman"/>
                <w:noProof/>
                <w:sz w:val="20"/>
                <w:szCs w:val="20"/>
                <w:vertAlign w:val="superscript"/>
                <w:lang w:val="en-GB"/>
              </w:rPr>
              <w:t>11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C9791F7" w14:textId="59CC74B3" w:rsidR="00715E4A" w:rsidRPr="00F52E3C" w:rsidRDefault="00715E4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DC79701" w14:textId="13A5CD0C" w:rsidR="00715E4A" w:rsidRPr="00F52E3C" w:rsidRDefault="00715E4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CF8FF3F" w14:textId="5AB80CEA" w:rsidR="00715E4A" w:rsidRPr="00F52E3C" w:rsidRDefault="00715E4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764CD5C" w14:textId="61D458C1" w:rsidR="00715E4A" w:rsidRPr="00F52E3C" w:rsidRDefault="00715E4A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1127021D" w14:textId="77777777" w:rsidR="00715E4A" w:rsidRPr="00F52E3C" w:rsidRDefault="00715E4A" w:rsidP="00715E4A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715E4A" w:rsidRPr="00F52E3C" w14:paraId="47D8532B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7E98922" w14:textId="7D2B09D3" w:rsidR="00715E4A" w:rsidRPr="00F52E3C" w:rsidRDefault="00910D66" w:rsidP="00715E4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European Prospective Investigation into Cancer and Nutrition Physical 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lastRenderedPageBreak/>
              <w:t>Activity Questionnaire (EPIC PA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41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  <w:r w:rsidR="00715E4A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(</w:t>
            </w:r>
            <w:proofErr w:type="spellStart"/>
            <w:proofErr w:type="gramStart"/>
            <w:r w:rsidR="00715E4A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Friede</w:t>
            </w:r>
            <w:r w:rsidR="00715762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.R.</w:t>
            </w:r>
            <w:r w:rsidR="00715E4A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eich</w:t>
            </w:r>
            <w:proofErr w:type="spellEnd"/>
            <w:proofErr w:type="gramEnd"/>
            <w:r w:rsidR="00715E4A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LTPAQ) 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53E9D0A" w14:textId="29525060" w:rsidR="00715E4A" w:rsidRPr="00F52E3C" w:rsidRDefault="00715E4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lastRenderedPageBreak/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E1B719C" w14:textId="55E22DEB" w:rsidR="00715E4A" w:rsidRPr="00F52E3C" w:rsidRDefault="00715E4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DE23381" w14:textId="61086F4E" w:rsidR="00715E4A" w:rsidRPr="00F52E3C" w:rsidRDefault="00715E4A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9DEC0CA" w14:textId="33497607" w:rsidR="00715E4A" w:rsidRPr="00F52E3C" w:rsidRDefault="00715E4A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7196F8EB" w14:textId="77777777" w:rsidR="00715E4A" w:rsidRPr="00F52E3C" w:rsidRDefault="00715E4A" w:rsidP="00715E4A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367F8C" w:rsidRPr="00F52E3C" w14:paraId="62BC3BBE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C845069" w14:textId="4A995FE1" w:rsidR="00367F8C" w:rsidRPr="00F52E3C" w:rsidRDefault="00910D66" w:rsidP="00715E4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3-Item Physical Activity Questionnaire (13I-PA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42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  <w:r w:rsidR="003F0AE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(Body fat)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B0D8F35" w14:textId="361402EC" w:rsidR="00367F8C" w:rsidRPr="00F52E3C" w:rsidRDefault="00367F8C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23BAD89" w14:textId="38C0F2FF" w:rsidR="00367F8C" w:rsidRPr="00F52E3C" w:rsidRDefault="00367F8C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67D2CF9" w14:textId="5D37039E" w:rsidR="00367F8C" w:rsidRPr="00F52E3C" w:rsidRDefault="00367F8C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B331BE1" w14:textId="58DBA8B8" w:rsidR="00367F8C" w:rsidRPr="00F52E3C" w:rsidRDefault="00367F8C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52C17542" w14:textId="77777777" w:rsidR="00367F8C" w:rsidRPr="00F52E3C" w:rsidRDefault="00367F8C" w:rsidP="00715E4A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3F0AE6" w:rsidRPr="00F52E3C" w14:paraId="5042FE4B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DA99530" w14:textId="79001FF7" w:rsidR="003F0AE6" w:rsidRPr="00F52E3C" w:rsidRDefault="00910D66" w:rsidP="003F0AE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3-Item Physical Activity Questionnaire (13I-PA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42</w:t>
            </w:r>
            <w:r w:rsidR="003F0AE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(VO2max)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DCD4BD3" w14:textId="0D281C59" w:rsidR="003F0AE6" w:rsidRPr="00F52E3C" w:rsidRDefault="003F0AE6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7E29B04" w14:textId="56D4452B" w:rsidR="003F0AE6" w:rsidRPr="00F52E3C" w:rsidRDefault="003F0AE6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B61DF96" w14:textId="286E5D5C" w:rsidR="003F0AE6" w:rsidRPr="00F52E3C" w:rsidRDefault="003F0AE6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4CB7659" w14:textId="2D006AFD" w:rsidR="003F0AE6" w:rsidRPr="00F52E3C" w:rsidRDefault="003F0AE6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3C883416" w14:textId="77777777" w:rsidR="003F0AE6" w:rsidRPr="00F52E3C" w:rsidRDefault="003F0AE6" w:rsidP="003F0AE6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3F0AE6" w:rsidRPr="00F52E3C" w14:paraId="74FA2204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79FF9FD" w14:textId="14D72FC8" w:rsidR="003F0AE6" w:rsidRPr="00F52E3C" w:rsidRDefault="00910D66" w:rsidP="003F0AE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3-Item Physical Activity Questionnaire (13I-PA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42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  <w:r w:rsidR="003F0AE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(Flexibility)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F465D89" w14:textId="2000F1A0" w:rsidR="003F0AE6" w:rsidRPr="00F52E3C" w:rsidRDefault="003F0AE6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97F4FEC" w14:textId="5F424829" w:rsidR="003F0AE6" w:rsidRPr="00F52E3C" w:rsidRDefault="003F0AE6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429F404" w14:textId="0CD74036" w:rsidR="003F0AE6" w:rsidRPr="00F52E3C" w:rsidRDefault="003F0AE6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8830AC7" w14:textId="38C72000" w:rsidR="003F0AE6" w:rsidRPr="00F52E3C" w:rsidRDefault="003F0AE6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66415F83" w14:textId="77777777" w:rsidR="003F0AE6" w:rsidRPr="00F52E3C" w:rsidRDefault="003F0AE6" w:rsidP="003F0AE6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3F0AE6" w:rsidRPr="00F52E3C" w14:paraId="35BE6EA8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F9CBE01" w14:textId="1E50D89C" w:rsidR="003F0AE6" w:rsidRPr="00F52E3C" w:rsidRDefault="00527A84" w:rsidP="003F0AE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Questionnaire </w:t>
            </w:r>
            <w:proofErr w:type="spellStart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d’Activité</w:t>
            </w:r>
            <w:proofErr w:type="spellEnd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Physique pour les </w:t>
            </w:r>
            <w:proofErr w:type="spellStart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Personnes</w:t>
            </w:r>
            <w:proofErr w:type="spellEnd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Âgées</w:t>
            </w:r>
            <w:proofErr w:type="spellEnd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(QAPPA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43</w:t>
            </w:r>
            <w:r w:rsidR="003F0AE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(</w:t>
            </w:r>
            <w:r w:rsidR="003F0AE6" w:rsidRPr="00F52E3C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Satisfaction with body functioning</w:t>
            </w:r>
            <w:r w:rsidR="003F0AE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)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B3209CC" w14:textId="3FCE5DB4" w:rsidR="003F0AE6" w:rsidRPr="00F52E3C" w:rsidRDefault="003F0AE6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9AEC45B" w14:textId="6AED8C0B" w:rsidR="003F0AE6" w:rsidRPr="00F52E3C" w:rsidRDefault="003F0AE6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4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0AFAA75" w14:textId="3622710A" w:rsidR="003F0AE6" w:rsidRPr="00F52E3C" w:rsidRDefault="003F0AE6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E2B045A" w14:textId="62576DF7" w:rsidR="003F0AE6" w:rsidRPr="00F52E3C" w:rsidRDefault="003F0AE6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4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2352ACDD" w14:textId="77777777" w:rsidR="003F0AE6" w:rsidRPr="00F52E3C" w:rsidRDefault="003F0AE6" w:rsidP="003F0AE6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3F0AE6" w:rsidRPr="00F52E3C" w14:paraId="4442A7D1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97F50E6" w14:textId="1E92A10E" w:rsidR="003F0AE6" w:rsidRPr="00F52E3C" w:rsidRDefault="00527A84" w:rsidP="003F0AE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Questionnaire </w:t>
            </w:r>
            <w:proofErr w:type="spellStart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d’Activité</w:t>
            </w:r>
            <w:proofErr w:type="spellEnd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Physique pour les </w:t>
            </w:r>
            <w:proofErr w:type="spellStart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Personnes</w:t>
            </w:r>
            <w:proofErr w:type="spellEnd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Âgées</w:t>
            </w:r>
            <w:proofErr w:type="spellEnd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(QAPPA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43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  <w:r w:rsidR="003F0AE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(</w:t>
            </w:r>
            <w:r w:rsidR="003F0AE6" w:rsidRPr="00F52E3C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Decline in physical function)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44F7792" w14:textId="0138CD78" w:rsidR="003F0AE6" w:rsidRPr="00F52E3C" w:rsidRDefault="003F0AE6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7AB0B16" w14:textId="7B2F37E0" w:rsidR="003F0AE6" w:rsidRPr="00F52E3C" w:rsidRDefault="003F0AE6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4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7D505D0" w14:textId="5D7F90EC" w:rsidR="003F0AE6" w:rsidRPr="00F52E3C" w:rsidRDefault="003F0AE6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24CC697" w14:textId="01E79F8E" w:rsidR="003F0AE6" w:rsidRPr="00F52E3C" w:rsidRDefault="003F0AE6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4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666B7A60" w14:textId="77777777" w:rsidR="003F0AE6" w:rsidRPr="00F52E3C" w:rsidRDefault="003F0AE6" w:rsidP="003F0AE6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3F0AE6" w:rsidRPr="00F52E3C" w14:paraId="301DFFCC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4BFF4DC" w14:textId="7A395B64" w:rsidR="003F0AE6" w:rsidRPr="00F52E3C" w:rsidRDefault="00527A84" w:rsidP="003F0AE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Questionnaire </w:t>
            </w:r>
            <w:proofErr w:type="spellStart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d’Activité</w:t>
            </w:r>
            <w:proofErr w:type="spellEnd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Physique pour les </w:t>
            </w:r>
            <w:proofErr w:type="spellStart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Personnes</w:t>
            </w:r>
            <w:proofErr w:type="spellEnd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Âgées</w:t>
            </w:r>
            <w:proofErr w:type="spellEnd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(QAPPA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43</w:t>
            </w:r>
            <w:r w:rsidR="003F0AE6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(Age)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3217B28" w14:textId="5F730A97" w:rsidR="003F0AE6" w:rsidRPr="00F52E3C" w:rsidRDefault="003F0AE6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67E8234" w14:textId="5B6A2C47" w:rsidR="003F0AE6" w:rsidRPr="00F52E3C" w:rsidRDefault="003F0AE6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4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E55C21B" w14:textId="13318F70" w:rsidR="003F0AE6" w:rsidRPr="00F52E3C" w:rsidRDefault="003F0AE6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B046F03" w14:textId="6F5887E3" w:rsidR="003F0AE6" w:rsidRPr="00F52E3C" w:rsidRDefault="003F0AE6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4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14237A78" w14:textId="77777777" w:rsidR="003F0AE6" w:rsidRPr="00F52E3C" w:rsidRDefault="003F0AE6" w:rsidP="003F0AE6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3F0AE6" w:rsidRPr="00F52E3C" w14:paraId="0A6D3F8B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315020D" w14:textId="05740C35" w:rsidR="003F0AE6" w:rsidRPr="00F52E3C" w:rsidRDefault="00527A84" w:rsidP="003F0AE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  <w:lang w:val="en-GB"/>
              </w:rPr>
              <w:t>Incidental and Planned Exercise Questionnaire (IPE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44</w:t>
            </w:r>
            <w:r w:rsidR="003F0AE6" w:rsidRPr="00F52E3C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  <w:lang w:val="en-GB"/>
              </w:rPr>
              <w:t xml:space="preserve"> (</w:t>
            </w:r>
            <w:r w:rsidR="003F0AE6" w:rsidRPr="00F52E3C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IPEQ-3 months v IPEQ-Week</w:t>
            </w:r>
            <w:r w:rsidR="003F0AE6" w:rsidRPr="00F52E3C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  <w:lang w:val="en-GB"/>
              </w:rPr>
              <w:t>)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7FC87FC" w14:textId="65E955EA" w:rsidR="003F0AE6" w:rsidRPr="00F52E3C" w:rsidRDefault="003F0AE6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DF9B186" w14:textId="4391E360" w:rsidR="003F0AE6" w:rsidRPr="00F52E3C" w:rsidRDefault="003F0AE6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4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F1C5FDC" w14:textId="4ECCACE5" w:rsidR="003F0AE6" w:rsidRPr="00F52E3C" w:rsidRDefault="003F0AE6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E965044" w14:textId="310D3575" w:rsidR="003F0AE6" w:rsidRPr="00F52E3C" w:rsidRDefault="003F0AE6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4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07921646" w14:textId="77777777" w:rsidR="003F0AE6" w:rsidRPr="00F52E3C" w:rsidRDefault="003F0AE6" w:rsidP="003F0AE6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3F0AE6" w:rsidRPr="00F52E3C" w14:paraId="702306E4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B45CC75" w14:textId="500510EA" w:rsidR="003F0AE6" w:rsidRPr="00F52E3C" w:rsidRDefault="00527A84" w:rsidP="003F0AE6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  <w:lang w:val="en-GB"/>
              </w:rPr>
            </w:pPr>
            <w:r w:rsidRPr="00F52E3C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  <w:lang w:val="en-GB"/>
              </w:rPr>
              <w:t>Incidental and Planned Exercise Questionnaire (IPE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44</w:t>
            </w:r>
            <w:r w:rsidR="003F0AE6" w:rsidRPr="00F52E3C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  <w:lang w:val="en-GB"/>
              </w:rPr>
              <w:t xml:space="preserve"> (</w:t>
            </w:r>
            <w:r w:rsidR="003F0AE6" w:rsidRPr="00F52E3C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WHODAS)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FC1779A" w14:textId="4D8F2A83" w:rsidR="003F0AE6" w:rsidRPr="00F52E3C" w:rsidRDefault="003F0AE6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C161348" w14:textId="085ECA52" w:rsidR="003F0AE6" w:rsidRPr="00F52E3C" w:rsidRDefault="003F0AE6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4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5EE7DCE" w14:textId="37846064" w:rsidR="003F0AE6" w:rsidRPr="00F52E3C" w:rsidRDefault="003F0AE6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95D4113" w14:textId="6C72A36F" w:rsidR="003F0AE6" w:rsidRPr="00F52E3C" w:rsidRDefault="003F0AE6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4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59962555" w14:textId="77777777" w:rsidR="003F0AE6" w:rsidRPr="00F52E3C" w:rsidRDefault="003F0AE6" w:rsidP="003F0AE6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3F0AE6" w:rsidRPr="00F52E3C" w14:paraId="4C9FE82B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EEB6C41" w14:textId="6D66BBAB" w:rsidR="003F0AE6" w:rsidRPr="00F52E3C" w:rsidRDefault="00527A84" w:rsidP="003F0AE6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  <w:lang w:val="en-GB"/>
              </w:rPr>
            </w:pPr>
            <w:r w:rsidRPr="00F52E3C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  <w:lang w:val="en-GB"/>
              </w:rPr>
              <w:t>Incidental and Planned Exercise Questionnaire (IPE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44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  <w:r w:rsidR="003F0AE6" w:rsidRPr="00F52E3C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  <w:lang w:val="en-GB"/>
              </w:rPr>
              <w:t>(</w:t>
            </w:r>
            <w:r w:rsidR="003F0AE6" w:rsidRPr="00F52E3C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Time up-and-go</w:t>
            </w:r>
            <w:r w:rsidR="003F0AE6" w:rsidRPr="00F52E3C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  <w:lang w:val="en-GB"/>
              </w:rPr>
              <w:t>)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8A4BFAB" w14:textId="09B2D835" w:rsidR="003F0AE6" w:rsidRPr="00F52E3C" w:rsidRDefault="003F0AE6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359FCF5" w14:textId="2D1D1BD5" w:rsidR="003F0AE6" w:rsidRPr="00F52E3C" w:rsidRDefault="003F0AE6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4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E4A03D0" w14:textId="50C18528" w:rsidR="003F0AE6" w:rsidRPr="00F52E3C" w:rsidRDefault="003F0AE6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8814755" w14:textId="2B1E3403" w:rsidR="003F0AE6" w:rsidRPr="00F52E3C" w:rsidRDefault="003F0AE6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4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129A82FD" w14:textId="77777777" w:rsidR="003F0AE6" w:rsidRPr="00F52E3C" w:rsidRDefault="003F0AE6" w:rsidP="003F0AE6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3F0AE6" w:rsidRPr="00F52E3C" w14:paraId="30BBB44E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D9AA5AB" w14:textId="193A8716" w:rsidR="003F0AE6" w:rsidRPr="00F52E3C" w:rsidRDefault="00527A84" w:rsidP="003F0AE6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  <w:lang w:val="en-GB"/>
              </w:rPr>
            </w:pPr>
            <w:r w:rsidRPr="00F52E3C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  <w:lang w:val="en-GB"/>
              </w:rPr>
              <w:t>Incidental and Planned Exercise Questionnaire (IPE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44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  <w:r w:rsidR="003F0AE6" w:rsidRPr="00F52E3C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  <w:lang w:val="en-GB"/>
              </w:rPr>
              <w:t>(Age)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0D2681D" w14:textId="54F522AB" w:rsidR="003F0AE6" w:rsidRPr="00F52E3C" w:rsidRDefault="003F0AE6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2F0F5F4" w14:textId="5B3FD874" w:rsidR="003F0AE6" w:rsidRPr="00F52E3C" w:rsidRDefault="003F0AE6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4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1186E2E" w14:textId="3B5FCE48" w:rsidR="003F0AE6" w:rsidRPr="00F52E3C" w:rsidRDefault="003F0AE6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1479AB4" w14:textId="65796876" w:rsidR="003F0AE6" w:rsidRPr="00F52E3C" w:rsidRDefault="003F0AE6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4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0306A384" w14:textId="77777777" w:rsidR="003F0AE6" w:rsidRPr="00F52E3C" w:rsidRDefault="003F0AE6" w:rsidP="003F0AE6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3F0AE6" w:rsidRPr="00F52E3C" w14:paraId="169A9246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9EA5F72" w14:textId="16F6F514" w:rsidR="003F0AE6" w:rsidRPr="00F52E3C" w:rsidRDefault="00527A84" w:rsidP="003F0AE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Physical Activity Questionnaire for Elderly Japanese (PAQ-EJ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45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F5C5CAC" w14:textId="4A85C960" w:rsidR="003F0AE6" w:rsidRPr="00F52E3C" w:rsidRDefault="003F0AE6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55C1E88" w14:textId="098B52F4" w:rsidR="003F0AE6" w:rsidRPr="00F52E3C" w:rsidRDefault="003F0AE6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A0C1E8B" w14:textId="40F9FD68" w:rsidR="003F0AE6" w:rsidRPr="00F52E3C" w:rsidRDefault="003F0AE6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DFCC437" w14:textId="517B6369" w:rsidR="003F0AE6" w:rsidRPr="00F52E3C" w:rsidRDefault="003F0AE6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2500466D" w14:textId="77777777" w:rsidR="003F0AE6" w:rsidRPr="00F52E3C" w:rsidRDefault="003F0AE6" w:rsidP="003F0AE6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3F0AE6" w:rsidRPr="00F52E3C" w14:paraId="61C23DED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0FB85F1" w14:textId="6CB4AA59" w:rsidR="003F0AE6" w:rsidRPr="00F52E3C" w:rsidRDefault="00527A84" w:rsidP="003F0AE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The Longitudinal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br/>
              <w:t xml:space="preserve">Ageing Study Amsterdam Physical 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lastRenderedPageBreak/>
              <w:t>Activity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br/>
              <w:t>Questionnaire (LAPA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46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C4E48EA" w14:textId="43B5CA7A" w:rsidR="003F0AE6" w:rsidRPr="00F52E3C" w:rsidRDefault="003F0AE6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lastRenderedPageBreak/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2501518" w14:textId="3025813D" w:rsidR="003F0AE6" w:rsidRPr="00F52E3C" w:rsidRDefault="003F0AE6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5461CA1" w14:textId="29DBCF9D" w:rsidR="003F0AE6" w:rsidRPr="00F52E3C" w:rsidRDefault="003F0AE6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DC4F6F9" w14:textId="70B87454" w:rsidR="003F0AE6" w:rsidRPr="00F52E3C" w:rsidRDefault="003F0AE6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484387EC" w14:textId="77777777" w:rsidR="003F0AE6" w:rsidRPr="00F52E3C" w:rsidRDefault="003F0AE6" w:rsidP="003F0AE6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53FB5" w:rsidRPr="00F52E3C" w14:paraId="1A51812F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B29377E" w14:textId="04EDAFF1" w:rsidR="00A53FB5" w:rsidRPr="00F52E3C" w:rsidRDefault="00527A84" w:rsidP="00A53FB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ordic Physical Activity Questionnaire (NPAQ-short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47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742D2F0" w14:textId="56AC8512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9A3116F" w14:textId="3379E77F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FE0BDC6" w14:textId="66B2B273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BDCFE5E" w14:textId="7074D245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281720C9" w14:textId="77777777" w:rsidR="00A53FB5" w:rsidRPr="00F52E3C" w:rsidRDefault="00A53FB5" w:rsidP="00A53FB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53FB5" w:rsidRPr="00F52E3C" w14:paraId="026CEB96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7BC7E55" w14:textId="2DED03CC" w:rsidR="00A53FB5" w:rsidRPr="00F52E3C" w:rsidRDefault="00527A84" w:rsidP="00A53FB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Self-report physical activity questionnaire (SPA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48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5475621" w14:textId="1CA5DD7C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CBFDBE6" w14:textId="58832805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763CAF8" w14:textId="23DB2754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A6E395A" w14:textId="42DB0600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119B0073" w14:textId="77777777" w:rsidR="00A53FB5" w:rsidRPr="00F52E3C" w:rsidRDefault="00A53FB5" w:rsidP="00A53FB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53FB5" w:rsidRPr="00F52E3C" w14:paraId="52028DA8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DE92E81" w14:textId="28422E41" w:rsidR="00A53FB5" w:rsidRPr="00F52E3C" w:rsidRDefault="00527A84" w:rsidP="00A53FB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Transport and Physical Activity Questionnaire (TPA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49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5A9FABC" w14:textId="6FB0B9F5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504B91F" w14:textId="69DAD1E7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13E7DEE" w14:textId="0AB38C53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571D89E" w14:textId="251AF3DE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2B901857" w14:textId="77777777" w:rsidR="00A53FB5" w:rsidRPr="00F52E3C" w:rsidRDefault="00A53FB5" w:rsidP="00A53FB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53FB5" w:rsidRPr="00F52E3C" w14:paraId="239DF2DD" w14:textId="77777777" w:rsidTr="0066483A">
        <w:trPr>
          <w:trHeight w:val="285"/>
        </w:trPr>
        <w:tc>
          <w:tcPr>
            <w:tcW w:w="0" w:type="auto"/>
            <w:tcBorders>
              <w:left w:val="nil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F9F5651" w14:textId="4EDD7C12" w:rsidR="00A53FB5" w:rsidRPr="00F52E3C" w:rsidRDefault="0041716A" w:rsidP="00A53FB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General Practice Physical Activity Questionnaire (GPPA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50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EBF14E7" w14:textId="6E5143F8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391B397" w14:textId="3EA96B7E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7A3813F" w14:textId="048D97EB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6A21C1C" w14:textId="4709CF5D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741D5049" w14:textId="77777777" w:rsidR="00A53FB5" w:rsidRPr="00F52E3C" w:rsidRDefault="00A53FB5" w:rsidP="00A53FB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53FB5" w:rsidRPr="00F52E3C" w14:paraId="7509D1F0" w14:textId="77777777" w:rsidTr="0066483A">
        <w:trPr>
          <w:trHeight w:val="285"/>
        </w:trPr>
        <w:tc>
          <w:tcPr>
            <w:tcW w:w="0" w:type="auto"/>
            <w:gridSpan w:val="5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713FC1E" w14:textId="2D60A293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/>
              </w:rPr>
              <w:t>Sedentary Behaviour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44BBD5E7" w14:textId="77777777" w:rsidR="00A53FB5" w:rsidRPr="00F52E3C" w:rsidRDefault="00A53FB5" w:rsidP="00A53FB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53FB5" w:rsidRPr="00F52E3C" w14:paraId="0A769E3A" w14:textId="77777777" w:rsidTr="0066483A">
        <w:trPr>
          <w:trHeight w:val="285"/>
        </w:trPr>
        <w:tc>
          <w:tcPr>
            <w:tcW w:w="0" w:type="auto"/>
            <w:tcBorders>
              <w:top w:val="single" w:sz="4" w:space="0" w:color="auto"/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4C7C7EC" w14:textId="68CCDEC9" w:rsidR="00A53FB5" w:rsidRPr="00F52E3C" w:rsidRDefault="0041716A" w:rsidP="00A53FB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International Physical Activity Questionnaire - Sedentary </w:t>
            </w:r>
            <w:proofErr w:type="spellStart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Behavior</w:t>
            </w:r>
            <w:proofErr w:type="spellEnd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(IPAQ-SB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51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F4D5338" w14:textId="3704E54F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47E64CE" w14:textId="51DDD074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FEE2E64" w14:textId="4592DA4A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F76A052" w14:textId="2DCD3528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14F15C82" w14:textId="77777777" w:rsidR="00A53FB5" w:rsidRPr="00F52E3C" w:rsidRDefault="00A53FB5" w:rsidP="00A53FB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53FB5" w:rsidRPr="00F52E3C" w14:paraId="4549298F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3A0D6FD" w14:textId="66296940" w:rsidR="00A53FB5" w:rsidRPr="00F52E3C" w:rsidRDefault="0041716A" w:rsidP="00A53FB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Australian Longitudinal Study on Women’s Health - Sedentary </w:t>
            </w:r>
            <w:proofErr w:type="spellStart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Behavior</w:t>
            </w:r>
            <w:proofErr w:type="spellEnd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Questions (ALSWH - SB 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52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  <w:r w:rsidR="00A53FB5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(</w:t>
            </w:r>
            <w:r w:rsidR="00A53FB5"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7-d </w:t>
            </w:r>
            <w:proofErr w:type="spellStart"/>
            <w:r w:rsidR="00A53FB5"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behavior</w:t>
            </w:r>
            <w:proofErr w:type="spellEnd"/>
            <w:r w:rsidR="00A53FB5"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log</w:t>
            </w:r>
            <w:r w:rsidR="00A53FB5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C645910" w14:textId="2B87A123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0B99AA5" w14:textId="0D3D84C6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B6E91FF" w14:textId="0C1B573B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BE3A63F" w14:textId="0FEE27DC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776DAB15" w14:textId="77777777" w:rsidR="00A53FB5" w:rsidRPr="00F52E3C" w:rsidRDefault="00A53FB5" w:rsidP="00A53FB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53FB5" w:rsidRPr="00F52E3C" w14:paraId="6D7B6E05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2CC2034" w14:textId="54D61338" w:rsidR="00A53FB5" w:rsidRPr="00F52E3C" w:rsidRDefault="0041716A" w:rsidP="00A53FB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Self-reported sitting and breaks from sitting in the workplace (SBSW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 xml:space="preserve"> 53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BFC28C9" w14:textId="46288710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3B55BD8" w14:textId="6DDA1696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F91497B" w14:textId="66E53EE4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3BCCF9F" w14:textId="42821DAE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3D75DBBB" w14:textId="77777777" w:rsidR="00A53FB5" w:rsidRPr="00F52E3C" w:rsidRDefault="00A53FB5" w:rsidP="00A53FB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53FB5" w:rsidRPr="00F52E3C" w14:paraId="16A29C6B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338B4E5" w14:textId="11072C9D" w:rsidR="00A53FB5" w:rsidRPr="00F52E3C" w:rsidRDefault="0041716A" w:rsidP="00A53FB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Workplace Sitting Breaks Questionnaire (SITBR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54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180916E" w14:textId="1DD8DD5C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C57F370" w14:textId="23B0D449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522FEA8" w14:textId="51CCC165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A904D3F" w14:textId="37242778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2CF0380A" w14:textId="77777777" w:rsidR="00A53FB5" w:rsidRPr="00F52E3C" w:rsidRDefault="00A53FB5" w:rsidP="00A53FB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53FB5" w:rsidRPr="00F52E3C" w14:paraId="26A49425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75784F7" w14:textId="3D25263D" w:rsidR="00A53FB5" w:rsidRPr="00F52E3C" w:rsidRDefault="0041716A" w:rsidP="00A53FB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Sedentary </w:t>
            </w:r>
            <w:proofErr w:type="spellStart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Behavior</w:t>
            </w:r>
            <w:proofErr w:type="spellEnd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Questionnaire (SB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55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394FE99" w14:textId="33F76233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5F831FD" w14:textId="347F0DCD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DA27AE0" w14:textId="0941520F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D508D30" w14:textId="29F5C219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06452B8E" w14:textId="77777777" w:rsidR="00A53FB5" w:rsidRPr="00F52E3C" w:rsidRDefault="00A53FB5" w:rsidP="00A53FB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53FB5" w:rsidRPr="00F52E3C" w14:paraId="4271B412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2D413B4" w14:textId="70AAC6F4" w:rsidR="00A53FB5" w:rsidRPr="00F52E3C" w:rsidRDefault="0041716A" w:rsidP="00A53FB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SED-GIH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56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D04A612" w14:textId="660ACA79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663FDE4" w14:textId="47068429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5100FB0" w14:textId="6008EA91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4369013" w14:textId="511B9611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6C42317F" w14:textId="77777777" w:rsidR="00A53FB5" w:rsidRPr="00F52E3C" w:rsidRDefault="00A53FB5" w:rsidP="00A53FB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53FB5" w:rsidRPr="00F52E3C" w14:paraId="54815CD7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F15F5C6" w14:textId="063DFC92" w:rsidR="00A53FB5" w:rsidRPr="00F52E3C" w:rsidRDefault="0041716A" w:rsidP="00A53FB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Workforce Sitting Questionnaire (WS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57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882819A" w14:textId="15FD0CCD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1B2AE2A" w14:textId="27E0E3F9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ED04418" w14:textId="79969694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6D12776" w14:textId="211BA4C7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20E38C12" w14:textId="77777777" w:rsidR="00A53FB5" w:rsidRPr="00F52E3C" w:rsidRDefault="00A53FB5" w:rsidP="00A53FB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53FB5" w:rsidRPr="00F52E3C" w14:paraId="3E59D474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1D376D5" w14:textId="61E56B94" w:rsidR="00A53FB5" w:rsidRPr="00F52E3C" w:rsidRDefault="0041716A" w:rsidP="00A53FB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Japanese-Language Self-reported Measures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br/>
              <w:t>for Assessing Adults Domain-Specific Sedentary Time (JSRM - SB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58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8826AE0" w14:textId="5E300ED4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E4ACE46" w14:textId="74B5C27D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6D81512" w14:textId="7BF32FB1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AAD0B83" w14:textId="3B7983ED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4B9F6E5D" w14:textId="77777777" w:rsidR="00A53FB5" w:rsidRPr="00F52E3C" w:rsidRDefault="00A53FB5" w:rsidP="00A53FB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53FB5" w:rsidRPr="00F52E3C" w14:paraId="1C750E3B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7384AD9" w14:textId="7F178615" w:rsidR="00A53FB5" w:rsidRPr="00F52E3C" w:rsidRDefault="0041716A" w:rsidP="00A53FB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lastRenderedPageBreak/>
              <w:t>Longitudinal Aging Study Amsterdam questionnaire (LASA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 xml:space="preserve"> 59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59C1F1A" w14:textId="2505C9EC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1621218" w14:textId="6A20233F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A5D00E8" w14:textId="6DF510C9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CF8841E" w14:textId="6D91D43F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64F169CF" w14:textId="77777777" w:rsidR="00A53FB5" w:rsidRPr="00F52E3C" w:rsidRDefault="00A53FB5" w:rsidP="00A53FB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53FB5" w:rsidRPr="00F52E3C" w14:paraId="012756C5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0FB8092" w14:textId="3B536195" w:rsidR="00A53FB5" w:rsidRPr="00F52E3C" w:rsidRDefault="0041716A" w:rsidP="00A53FB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SB question of the Yale Physical Activity Survey (YPAS - SB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60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B802B4C" w14:textId="1FEC89C0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F09B64F" w14:textId="506D463E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2A3DB47" w14:textId="0B2C9AE8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31FFFD2" w14:textId="493F7CB7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1DA5EAA4" w14:textId="77777777" w:rsidR="00A53FB5" w:rsidRPr="00F52E3C" w:rsidRDefault="00A53FB5" w:rsidP="00A53FB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53FB5" w:rsidRPr="00F52E3C" w14:paraId="38DE5097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EFB7322" w14:textId="40ABBA21" w:rsidR="00A53FB5" w:rsidRPr="00F52E3C" w:rsidRDefault="005B6271" w:rsidP="00A53FB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Community Health Activities Model Program for Seniors SB questions (CHAMPS-SB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 xml:space="preserve"> 60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F7CE15B" w14:textId="405982A4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4DE193B" w14:textId="44F5AFF6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77AB69E" w14:textId="206C36CD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9BC7821" w14:textId="727F266B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2E5974B0" w14:textId="77777777" w:rsidR="00A53FB5" w:rsidRPr="00F52E3C" w:rsidRDefault="00A53FB5" w:rsidP="00A53FB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53FB5" w:rsidRPr="00F52E3C" w14:paraId="4AD76543" w14:textId="77777777" w:rsidTr="0066483A">
        <w:trPr>
          <w:trHeight w:val="285"/>
        </w:trPr>
        <w:tc>
          <w:tcPr>
            <w:tcW w:w="0" w:type="auto"/>
            <w:tcBorders>
              <w:left w:val="nil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3C683BA" w14:textId="7AE08419" w:rsidR="00A53FB5" w:rsidRPr="00F52E3C" w:rsidRDefault="005B6271" w:rsidP="00A53FB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Cancer Prevention Study-3 Sedentary Time Survey (CPS-3 sitting time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6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1B84C5D" w14:textId="4580B167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65664CE" w14:textId="75228CF7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B65DE38" w14:textId="4986C3AF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E0AEAB3" w14:textId="520DF667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13DAC57F" w14:textId="77777777" w:rsidR="00A53FB5" w:rsidRPr="00F52E3C" w:rsidRDefault="00A53FB5" w:rsidP="00A53FB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53FB5" w:rsidRPr="00F52E3C" w14:paraId="5C2F7530" w14:textId="77777777" w:rsidTr="0066483A">
        <w:trPr>
          <w:trHeight w:val="285"/>
        </w:trPr>
        <w:tc>
          <w:tcPr>
            <w:tcW w:w="0" w:type="auto"/>
            <w:gridSpan w:val="5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E160A71" w14:textId="7A65C9D2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/>
              </w:rPr>
              <w:t>Sleep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6E9B7048" w14:textId="77777777" w:rsidR="00A53FB5" w:rsidRPr="00F52E3C" w:rsidRDefault="00A53FB5" w:rsidP="00A53FB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53FB5" w:rsidRPr="00F52E3C" w14:paraId="56BF8F35" w14:textId="77777777" w:rsidTr="0066483A">
        <w:trPr>
          <w:trHeight w:val="285"/>
        </w:trPr>
        <w:tc>
          <w:tcPr>
            <w:tcW w:w="0" w:type="auto"/>
            <w:tcBorders>
              <w:left w:val="nil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EE0C400" w14:textId="1D1CDCE9" w:rsidR="00A53FB5" w:rsidRPr="00F52E3C" w:rsidRDefault="005B6271" w:rsidP="00A53FB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BRFSS sleep questions (BRFSS Sleep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62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  <w:r w:rsidR="00A53FB5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(Theorized question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FCC0FA2" w14:textId="4F77CD3F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280BFAC" w14:textId="6C47DF4D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4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0461336" w14:textId="091570EE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4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B5BBD69" w14:textId="308E10EB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4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597E20DC" w14:textId="77777777" w:rsidR="00A53FB5" w:rsidRPr="00F52E3C" w:rsidRDefault="00A53FB5" w:rsidP="00A53FB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53FB5" w:rsidRPr="00F52E3C" w14:paraId="6350262E" w14:textId="77777777" w:rsidTr="0066483A">
        <w:trPr>
          <w:trHeight w:val="285"/>
        </w:trPr>
        <w:tc>
          <w:tcPr>
            <w:tcW w:w="0" w:type="auto"/>
            <w:gridSpan w:val="5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3EAA30C3" w14:textId="40881627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/>
              </w:rPr>
              <w:t>Physical Activity + Sedentary Behaviour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221D90FE" w14:textId="77777777" w:rsidR="00A53FB5" w:rsidRPr="00F52E3C" w:rsidRDefault="00A53FB5" w:rsidP="00A53FB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53FB5" w:rsidRPr="00F52E3C" w14:paraId="76AA373C" w14:textId="77777777" w:rsidTr="0066483A">
        <w:trPr>
          <w:trHeight w:val="285"/>
        </w:trPr>
        <w:tc>
          <w:tcPr>
            <w:tcW w:w="0" w:type="auto"/>
            <w:tcBorders>
              <w:top w:val="single" w:sz="4" w:space="0" w:color="auto"/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4D59E9C" w14:textId="51A41E35" w:rsidR="00A53FB5" w:rsidRPr="00F52E3C" w:rsidRDefault="005B6271" w:rsidP="00A53FB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Kaiser Physical Activity Survey (KPAS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63</w:t>
            </w:r>
            <w:r w:rsidR="00A53FB5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(</w:t>
            </w:r>
            <w:r w:rsidR="00A53FB5"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PA record)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2328FBA" w14:textId="6D4A5CAE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8C0B03B" w14:textId="58D27F90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335A339" w14:textId="1E749700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BC388BD" w14:textId="79D18CC0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77619BFD" w14:textId="77777777" w:rsidR="00A53FB5" w:rsidRPr="00F52E3C" w:rsidRDefault="00A53FB5" w:rsidP="00A53FB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53FB5" w:rsidRPr="00F52E3C" w14:paraId="41AF874B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B160296" w14:textId="17105D88" w:rsidR="00A53FB5" w:rsidRPr="00F52E3C" w:rsidRDefault="005B6271" w:rsidP="00A53FB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Sedentary, Transportation and Activity Questionnaire (STA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64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  <w:r w:rsidR="00A53FB5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(</w:t>
            </w:r>
            <w:r w:rsidR="00A53FB5"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Contextualized logbook</w:t>
            </w:r>
            <w:r w:rsidR="00A53FB5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) 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66E3632" w14:textId="0C0C0C18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D21DFD4" w14:textId="4884A9FA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7947C51" w14:textId="2479C073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6720106" w14:textId="1AE693D9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6E9E1599" w14:textId="77777777" w:rsidR="00A53FB5" w:rsidRPr="00F52E3C" w:rsidRDefault="00A53FB5" w:rsidP="00A53FB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53FB5" w:rsidRPr="00F52E3C" w14:paraId="7BF19C05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B8C3671" w14:textId="69E0E034" w:rsidR="00A53FB5" w:rsidRPr="00F52E3C" w:rsidRDefault="005B6271" w:rsidP="00A53FB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International Physical Activity Questionnaire (IPA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65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  <w:r w:rsidR="00A53FB5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(IPAQ Short forms)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D1191F9" w14:textId="4ECC8C68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619E04A" w14:textId="18335FA1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9BE40C4" w14:textId="05E861E8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2C7566D" w14:textId="3F00C085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244B686B" w14:textId="77777777" w:rsidR="00A53FB5" w:rsidRPr="00F52E3C" w:rsidRDefault="00A53FB5" w:rsidP="00A53FB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53FB5" w:rsidRPr="00F52E3C" w14:paraId="7CC3D97C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C46AF8F" w14:textId="5B3C8830" w:rsidR="00A53FB5" w:rsidRPr="00F52E3C" w:rsidRDefault="005B6271" w:rsidP="00A53FB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Australian Women’s Activity Survey (AWAS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66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EC9B494" w14:textId="4136F84B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B214B02" w14:textId="74E03899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747833C" w14:textId="58E8403D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D828A37" w14:textId="60F54B56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63FD055E" w14:textId="77777777" w:rsidR="00A53FB5" w:rsidRPr="00F52E3C" w:rsidRDefault="00A53FB5" w:rsidP="00A53FB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53FB5" w:rsidRPr="00F52E3C" w14:paraId="1CE445BC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07B714C" w14:textId="40210F8A" w:rsidR="00A53FB5" w:rsidRPr="00F52E3C" w:rsidRDefault="005B6271" w:rsidP="00A53FB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Workers’ sitting- and walking-time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br/>
              <w:t>questionnaire Time Method (WSWQ- t-method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67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AB61ED8" w14:textId="7EBDEB47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7C9FAB8" w14:textId="56F7FF9F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AA4374D" w14:textId="03166848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8EA6E07" w14:textId="0DAB4CC1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248BA922" w14:textId="77777777" w:rsidR="00A53FB5" w:rsidRPr="00F52E3C" w:rsidRDefault="00A53FB5" w:rsidP="00A53FB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53FB5" w:rsidRPr="00F52E3C" w14:paraId="33DEFAC2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8CD9B9A" w14:textId="2EE820B2" w:rsidR="00A53FB5" w:rsidRPr="00F52E3C" w:rsidRDefault="005B6271" w:rsidP="00A53FB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The Physical Activity Scale for the Elderly (PASE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68</w:t>
            </w:r>
            <w:r w:rsidR="00A53FB5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(Perceived health) 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2D7482C" w14:textId="3D02EA1F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7F8A908" w14:textId="33DC79FC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9798B13" w14:textId="2C408ECA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6D9126B" w14:textId="43B2B7D8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30A48DC1" w14:textId="77777777" w:rsidR="00A53FB5" w:rsidRPr="00F52E3C" w:rsidRDefault="00A53FB5" w:rsidP="00A53FB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53FB5" w:rsidRPr="00F52E3C" w14:paraId="088CEA10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F12301E" w14:textId="67A052CC" w:rsidR="00A53FB5" w:rsidRPr="00F52E3C" w:rsidRDefault="005B6271" w:rsidP="00A53FB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The Physical Activity Scale for the Elderly (PASE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68</w:t>
            </w:r>
            <w:r w:rsidR="00A53FB5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  <w:r w:rsidR="00A53FB5"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(</w:t>
            </w:r>
            <w:r w:rsidR="00A53FB5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Sick Impact Profile)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7CCB70D" w14:textId="61F85037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3976ADB" w14:textId="529CBC80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2EB1412" w14:textId="4FC1A326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F6DDF71" w14:textId="43A944CF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5521B0EA" w14:textId="77777777" w:rsidR="00A53FB5" w:rsidRPr="00F52E3C" w:rsidRDefault="00A53FB5" w:rsidP="00A53FB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53FB5" w:rsidRPr="00F52E3C" w14:paraId="200A80F2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0FC0E41" w14:textId="730614C3" w:rsidR="00A53FB5" w:rsidRPr="00F52E3C" w:rsidRDefault="005B6271" w:rsidP="00A53FB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The Physical Activity Scale for the Elderly (PASE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68</w:t>
            </w:r>
            <w:r w:rsidR="00A53FB5"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  <w:r w:rsidR="00A53FB5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(Grip Streng</w:t>
            </w:r>
            <w:r w:rsidR="00185D0A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th</w:t>
            </w:r>
            <w:r w:rsidR="00A53FB5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) 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0BB8E10" w14:textId="0E2A4665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645A300" w14:textId="06DB4033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88B10C4" w14:textId="243A9E26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A0F055E" w14:textId="77D1E56D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2D4DE302" w14:textId="77777777" w:rsidR="00A53FB5" w:rsidRPr="00F52E3C" w:rsidRDefault="00A53FB5" w:rsidP="00A53FB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53FB5" w:rsidRPr="00F52E3C" w14:paraId="2C2F5665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6B1F178" w14:textId="0ED814FC" w:rsidR="00A53FB5" w:rsidRPr="00F52E3C" w:rsidRDefault="005B6271" w:rsidP="00A53FB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lastRenderedPageBreak/>
              <w:t>The Physical Activity Scale for the Elderly (PASE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68</w:t>
            </w:r>
            <w:r w:rsidR="00A53FB5"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  <w:r w:rsidR="00A53FB5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(Balance) 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3896F8B" w14:textId="4A5B8DB1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A89175D" w14:textId="3557AC53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8522BE4" w14:textId="7F7AAAA4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36AB340" w14:textId="1FF14227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0F6B8DE5" w14:textId="77777777" w:rsidR="00A53FB5" w:rsidRPr="00F52E3C" w:rsidRDefault="00A53FB5" w:rsidP="00A53FB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53FB5" w:rsidRPr="00F52E3C" w14:paraId="3B5F675F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9885A0F" w14:textId="7CD169FF" w:rsidR="00A53FB5" w:rsidRPr="00F52E3C" w:rsidRDefault="00B01D86" w:rsidP="00A53FB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Community Health Activities Model Program for Seniors physical activity self-report questionnaire + transport items (</w:t>
            </w:r>
            <w:proofErr w:type="spellStart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CHAMPS+transport</w:t>
            </w:r>
            <w:proofErr w:type="spellEnd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69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EF3B94E" w14:textId="6DD6EC0E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718C698" w14:textId="692AC793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C87865E" w14:textId="29374139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63A931F" w14:textId="47CDF3FC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702AF755" w14:textId="77777777" w:rsidR="00A53FB5" w:rsidRPr="00F52E3C" w:rsidRDefault="00A53FB5" w:rsidP="00A53FB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53FB5" w:rsidRPr="00F52E3C" w14:paraId="33ABE047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60D8C24" w14:textId="685141D3" w:rsidR="00A53FB5" w:rsidRPr="00F52E3C" w:rsidRDefault="00B01D86" w:rsidP="00A53FB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Community Healthy Activities Model Program for Seniors (CHAMPS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70</w:t>
            </w:r>
            <w:r w:rsidR="00A53FB5" w:rsidRPr="00F52E3C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  <w:lang w:val="en-GB"/>
              </w:rPr>
              <w:t xml:space="preserve"> (6-Min Walk)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0C618BE" w14:textId="1A806A5D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AB01ECC" w14:textId="4B7D1F6B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19A2F8E" w14:textId="1A2B171A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31F444F" w14:textId="02220203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718C6FDA" w14:textId="77777777" w:rsidR="00A53FB5" w:rsidRPr="00F52E3C" w:rsidRDefault="00A53FB5" w:rsidP="00A53FB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53FB5" w:rsidRPr="00F52E3C" w14:paraId="2C918E9F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3C7D4CA" w14:textId="4B576FEE" w:rsidR="00A53FB5" w:rsidRPr="00F52E3C" w:rsidRDefault="00B01D86" w:rsidP="00A53FB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Community Healthy Activities Model Program for Seniors (CHAMPS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70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  <w:r w:rsidR="00A53FB5" w:rsidRPr="00F52E3C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  <w:lang w:val="en-GB"/>
              </w:rPr>
              <w:t>(Self-Reported Physical Functioning)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43B30CA" w14:textId="6DB3DE17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DCB5BF8" w14:textId="285C109F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D9427D7" w14:textId="6EF65C54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7C92891" w14:textId="7C410809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6B2604C3" w14:textId="77777777" w:rsidR="00A53FB5" w:rsidRPr="00F52E3C" w:rsidRDefault="00A53FB5" w:rsidP="00A53FB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53FB5" w:rsidRPr="00F52E3C" w14:paraId="2F0245AF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719453F" w14:textId="6AE5E760" w:rsidR="00A53FB5" w:rsidRPr="00F52E3C" w:rsidRDefault="00B01D86" w:rsidP="00A53FB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Modified Version of the MONICA Optional Study on Physical Activity Questionnaire (Modified MOSPA-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7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F8279C5" w14:textId="6A0CC6A5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B866C62" w14:textId="072D85AE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EF8C211" w14:textId="786E209A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839F78B" w14:textId="33E59D38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22DA6285" w14:textId="77777777" w:rsidR="00A53FB5" w:rsidRPr="00F52E3C" w:rsidRDefault="00A53FB5" w:rsidP="00A53FB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53FB5" w:rsidRPr="00F52E3C" w14:paraId="706E4DCC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05381B5A" w14:textId="37FC7931" w:rsidR="00A53FB5" w:rsidRPr="00F52E3C" w:rsidRDefault="00B01D86" w:rsidP="00A53FB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Occupational Sitting and Physical Activity Questionnaire (OSPA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71,72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47DF7D4" w14:textId="2C78EF4B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F995954" w14:textId="3680D362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904D923" w14:textId="073A26DB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A0AE3AB" w14:textId="5CF14146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5ECCC354" w14:textId="77777777" w:rsidR="00A53FB5" w:rsidRPr="00F52E3C" w:rsidRDefault="00A53FB5" w:rsidP="00A53FB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53FB5" w:rsidRPr="00F52E3C" w14:paraId="12C53443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52AB749C" w14:textId="0FF86E48" w:rsidR="00A53FB5" w:rsidRPr="00F52E3C" w:rsidRDefault="00B01D86" w:rsidP="00A53FB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Occupational Sitting and Physical Activity Questionnaire (OSPA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71,72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6A554EC" w14:textId="2E621098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FB7A9D0" w14:textId="03235BDB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3FA86BA" w14:textId="7E87A2B7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D0F5234" w14:textId="347A5599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2FD17D6B" w14:textId="77777777" w:rsidR="00A53FB5" w:rsidRPr="00F52E3C" w:rsidRDefault="00A53FB5" w:rsidP="00A53FB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53FB5" w:rsidRPr="00F52E3C" w14:paraId="54A3C34E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41D72D5" w14:textId="03C1DBAB" w:rsidR="00A53FB5" w:rsidRPr="00F52E3C" w:rsidRDefault="00B01D86" w:rsidP="00A53FB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Rapid Assessment Disuse Index (RADI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73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8CB2A0D" w14:textId="37384E08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518F1F0" w14:textId="061655A3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9066D62" w14:textId="21E001B1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69F49B4" w14:textId="29ADB4F9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17DB56F5" w14:textId="77777777" w:rsidR="00A53FB5" w:rsidRPr="00F52E3C" w:rsidRDefault="00A53FB5" w:rsidP="00A53FB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53FB5" w:rsidRPr="00F52E3C" w14:paraId="2A5C86C4" w14:textId="77777777" w:rsidTr="0066483A">
        <w:trPr>
          <w:trHeight w:val="285"/>
        </w:trPr>
        <w:tc>
          <w:tcPr>
            <w:tcW w:w="0" w:type="auto"/>
            <w:tcBorders>
              <w:left w:val="nil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B8A8554" w14:textId="672A4E85" w:rsidR="00A53FB5" w:rsidRPr="00F52E3C" w:rsidRDefault="00B01D86" w:rsidP="00A53FB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Global Physical Activity Questionnaire (GPA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74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  <w:r w:rsidR="00A53FB5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(IPAQ)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C29D72A" w14:textId="2361E59E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C300C3F" w14:textId="7DB2A62D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A52AA40" w14:textId="499E0D00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05A1929" w14:textId="4F658E31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4B8437C6" w14:textId="77777777" w:rsidR="00A53FB5" w:rsidRPr="00F52E3C" w:rsidRDefault="00A53FB5" w:rsidP="00A53FB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53FB5" w:rsidRPr="00F52E3C" w14:paraId="43AF5228" w14:textId="77777777" w:rsidTr="0066483A">
        <w:trPr>
          <w:trHeight w:val="285"/>
        </w:trPr>
        <w:tc>
          <w:tcPr>
            <w:tcW w:w="0" w:type="auto"/>
            <w:gridSpan w:val="5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2E6ABFE6" w14:textId="7EECB4E8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/>
              </w:rPr>
              <w:t>Sedentary Behaviour + Sleep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5050B7FD" w14:textId="77777777" w:rsidR="00A53FB5" w:rsidRPr="00F52E3C" w:rsidRDefault="00A53FB5" w:rsidP="00A53FB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53FB5" w:rsidRPr="00F52E3C" w14:paraId="0FD5D672" w14:textId="77777777" w:rsidTr="0066483A">
        <w:trPr>
          <w:trHeight w:val="285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7EF9BED" w14:textId="5C42C992" w:rsidR="00A53FB5" w:rsidRPr="00F52E3C" w:rsidRDefault="00B01D86" w:rsidP="00A53FB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SIT-Q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75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E3DB34D" w14:textId="77E4CACB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01499DE" w14:textId="1F44CC61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15FAE18" w14:textId="2D6157D1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EA69D64" w14:textId="0A72B7B5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38F0FAE4" w14:textId="77777777" w:rsidR="00A53FB5" w:rsidRPr="00F52E3C" w:rsidRDefault="00A53FB5" w:rsidP="00A53FB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53FB5" w:rsidRPr="00F52E3C" w14:paraId="7B0A87A9" w14:textId="77777777" w:rsidTr="0066483A">
        <w:trPr>
          <w:trHeight w:val="285"/>
        </w:trPr>
        <w:tc>
          <w:tcPr>
            <w:tcW w:w="0" w:type="auto"/>
            <w:gridSpan w:val="5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</w:tcPr>
          <w:p w14:paraId="0A007C99" w14:textId="75A0CC0E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/>
              </w:rPr>
              <w:t>Physical Activity + Sedentary Behaviour + Sleep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4FB8AE7B" w14:textId="77777777" w:rsidR="00A53FB5" w:rsidRPr="00F52E3C" w:rsidRDefault="00A53FB5" w:rsidP="00A53FB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53FB5" w:rsidRPr="00F52E3C" w14:paraId="2D505105" w14:textId="77777777" w:rsidTr="0066483A">
        <w:trPr>
          <w:trHeight w:val="285"/>
        </w:trPr>
        <w:tc>
          <w:tcPr>
            <w:tcW w:w="0" w:type="auto"/>
            <w:tcBorders>
              <w:top w:val="single" w:sz="4" w:space="0" w:color="auto"/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E035C92" w14:textId="28CC6D72" w:rsidR="00A53FB5" w:rsidRPr="00F52E3C" w:rsidRDefault="00B01D86" w:rsidP="00A53FB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Physical Activity Questionnaire (PA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76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  <w:r w:rsidR="00A53FB5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(</w:t>
            </w:r>
            <w:r w:rsidR="00A53FB5"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Self-administered structured 7-day PA diary</w:t>
            </w:r>
            <w:r w:rsidR="00A53FB5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20348BF" w14:textId="19C1FE2C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30A9CF5" w14:textId="42409129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934271E" w14:textId="420DAE0E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0CD61A6" w14:textId="21DB38F6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6227D62C" w14:textId="77777777" w:rsidR="00A53FB5" w:rsidRPr="00F52E3C" w:rsidRDefault="00A53FB5" w:rsidP="00A53FB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53FB5" w:rsidRPr="00F52E3C" w14:paraId="497B9BAD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EFD6E76" w14:textId="7ED92772" w:rsidR="00A53FB5" w:rsidRPr="00F52E3C" w:rsidRDefault="00B01D86" w:rsidP="00A53FB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Athens Physical Activity Questionnaire (APA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77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B83AA2A" w14:textId="052F24C0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523EC7D" w14:textId="7CA17FBC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E347272" w14:textId="5AAE5305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D173CA2" w14:textId="6CB3CD3E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6F7DD5AF" w14:textId="77777777" w:rsidR="00A53FB5" w:rsidRPr="00F52E3C" w:rsidRDefault="00A53FB5" w:rsidP="00A53FB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53FB5" w:rsidRPr="00F52E3C" w14:paraId="06B57D09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C546C2B" w14:textId="6BE6040A" w:rsidR="00A53FB5" w:rsidRPr="00F52E3C" w:rsidRDefault="00B01D86" w:rsidP="00A53FB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lastRenderedPageBreak/>
              <w:t>Sedentary Time and Activity Reporting Questionnaire (STAR-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78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DC6AA86" w14:textId="46159C30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988CF17" w14:textId="4615C67D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07D7B4D" w14:textId="4C6C7636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8EFF991" w14:textId="77FFD66C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7945D2D0" w14:textId="77777777" w:rsidR="00A53FB5" w:rsidRPr="00F52E3C" w:rsidRDefault="00A53FB5" w:rsidP="00A53FB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53FB5" w:rsidRPr="00F52E3C" w14:paraId="1CC9C63A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B870FD6" w14:textId="0A56DEA1" w:rsidR="00A53FB5" w:rsidRPr="00F52E3C" w:rsidRDefault="00B01D86" w:rsidP="00A53FB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Question 8 of the </w:t>
            </w:r>
            <w:proofErr w:type="spellStart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Paffenbarger</w:t>
            </w:r>
            <w:proofErr w:type="spellEnd"/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Physical Activity Questionnaire (Q 8 PPA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79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77744BC" w14:textId="7DD72805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594986C" w14:textId="422748EB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0A81C95" w14:textId="78253802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C5D668E" w14:textId="46E2A05C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06343B0B" w14:textId="77777777" w:rsidR="00A53FB5" w:rsidRPr="00F52E3C" w:rsidRDefault="00A53FB5" w:rsidP="00A53FB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53FB5" w:rsidRPr="00F52E3C" w14:paraId="15AF3A9E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7647395" w14:textId="3303208A" w:rsidR="00A53FB5" w:rsidRPr="00F52E3C" w:rsidRDefault="00B01D86" w:rsidP="00A53FB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EPIC-Norfolk Physical Activity Questionnaire (EPAQ2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80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  <w:r w:rsidR="00A53FB5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(VO2max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3B31616" w14:textId="6702D7D9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86326AD" w14:textId="731F8F2C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ECFAF23" w14:textId="1CC4880B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07EA7F5" w14:textId="3AA3C79E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55FE3E77" w14:textId="77777777" w:rsidR="00A53FB5" w:rsidRPr="00F52E3C" w:rsidRDefault="00A53FB5" w:rsidP="00A53FB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53FB5" w:rsidRPr="00F52E3C" w14:paraId="6CB5F36D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FC80541" w14:textId="1D3C06F1" w:rsidR="00A53FB5" w:rsidRPr="00F52E3C" w:rsidRDefault="00B01D86" w:rsidP="00A53FB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Workers’ sitting- and walking-time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br/>
              <w:t>questionnaire Percentage Method (WSWQ - p-method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67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77E5067" w14:textId="1A7DFEB6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3DF4554" w14:textId="6EA14848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7736D0D" w14:textId="3C5EECE4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22B54C7" w14:textId="20B2AEB0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136033F5" w14:textId="77777777" w:rsidR="00A53FB5" w:rsidRPr="00F52E3C" w:rsidRDefault="00A53FB5" w:rsidP="00A53FB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53FB5" w:rsidRPr="00F52E3C" w14:paraId="11827F26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35FF1348" w14:textId="73F458FF" w:rsidR="00A53FB5" w:rsidRPr="00F52E3C" w:rsidRDefault="00B01D86" w:rsidP="00A53FB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ew Questionnaire on Physical Activity (NQPA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81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  <w:r w:rsidR="00A53FB5"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(</w:t>
            </w:r>
            <w:r w:rsidR="00A53FB5"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PA Diary)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5937485" w14:textId="38A72E50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4E9D11B" w14:textId="00A87A19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907DAE4" w14:textId="5A60CC0D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D652DC1" w14:textId="4E80E6B0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1D98FF2F" w14:textId="77777777" w:rsidR="00A53FB5" w:rsidRPr="00F52E3C" w:rsidRDefault="00A53FB5" w:rsidP="00A53FB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53FB5" w:rsidRPr="00F52E3C" w14:paraId="08102860" w14:textId="77777777" w:rsidTr="0066483A">
        <w:trPr>
          <w:trHeight w:val="285"/>
        </w:trPr>
        <w:tc>
          <w:tcPr>
            <w:tcW w:w="0" w:type="auto"/>
            <w:tcBorders>
              <w:left w:val="nil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448BDB5C" w14:textId="4A8633E2" w:rsidR="00A53FB5" w:rsidRPr="00F52E3C" w:rsidRDefault="00B01D86" w:rsidP="00A53FB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Web-Based Physical Activity Questionnaire (Active-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>82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46B3063" w14:textId="2781C77E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F2C293E" w14:textId="38CEE75E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C372337" w14:textId="748EDCA2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A4EB9D7" w14:textId="27B32ABD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tcBorders>
              <w:right w:val="nil"/>
            </w:tcBorders>
            <w:shd w:val="clear" w:color="auto" w:fill="auto"/>
            <w:vAlign w:val="center"/>
          </w:tcPr>
          <w:p w14:paraId="293C442D" w14:textId="77777777" w:rsidR="00A53FB5" w:rsidRPr="00F52E3C" w:rsidRDefault="00A53FB5" w:rsidP="00A53FB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53FB5" w:rsidRPr="00F52E3C" w14:paraId="7E001AA5" w14:textId="77777777" w:rsidTr="0066483A">
        <w:trPr>
          <w:trHeight w:val="285"/>
        </w:trPr>
        <w:tc>
          <w:tcPr>
            <w:tcW w:w="0" w:type="auto"/>
            <w:tcBorders>
              <w:left w:val="nil"/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E4B60B5" w14:textId="576684BD" w:rsidR="00A53FB5" w:rsidRPr="00F52E3C" w:rsidRDefault="00B01D86" w:rsidP="00A53FB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Flemish Physical Activity Computerized Questionnaire (FPACQ)</w:t>
            </w: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GB"/>
              </w:rPr>
              <w:t xml:space="preserve"> 83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CC9C296" w14:textId="05029EDE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33AF599" w14:textId="50954F70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7ECA0DC" w14:textId="0B155CA6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BE3ED31" w14:textId="4D90016E" w:rsidR="00A53FB5" w:rsidRPr="00F52E3C" w:rsidRDefault="00A53FB5" w:rsidP="00F52E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F52E3C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0" w:type="auto"/>
            <w:tcBorders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20F3F66" w14:textId="77777777" w:rsidR="00A53FB5" w:rsidRPr="00F52E3C" w:rsidRDefault="00A53FB5" w:rsidP="00A53FB5">
            <w:pPr>
              <w:keepNext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</w:tbl>
    <w:p w14:paraId="167C6018" w14:textId="409C996D" w:rsidR="00E456A6" w:rsidRPr="001811E0" w:rsidRDefault="00E456A6" w:rsidP="00E456A6">
      <w:pPr>
        <w:pStyle w:val="Legenda"/>
        <w:spacing w:after="0"/>
        <w:rPr>
          <w:rFonts w:ascii="Times New Roman" w:hAnsi="Times New Roman" w:cs="Times New Roman"/>
          <w:i w:val="0"/>
          <w:iCs w:val="0"/>
          <w:color w:val="auto"/>
          <w:lang w:val="en-GB"/>
        </w:rPr>
      </w:pPr>
      <w:r w:rsidRPr="001811E0">
        <w:rPr>
          <w:rFonts w:ascii="Times New Roman" w:hAnsi="Times New Roman" w:cs="Times New Roman"/>
          <w:i w:val="0"/>
          <w:iCs w:val="0"/>
          <w:color w:val="auto"/>
          <w:lang w:val="en-GB"/>
        </w:rPr>
        <w:t>Ratings: 1= Very low R</w:t>
      </w:r>
      <w:r w:rsidR="009147A9" w:rsidRPr="001811E0">
        <w:rPr>
          <w:rFonts w:ascii="Times New Roman" w:hAnsi="Times New Roman" w:cs="Times New Roman"/>
          <w:i w:val="0"/>
          <w:iCs w:val="0"/>
          <w:color w:val="auto"/>
          <w:lang w:val="en-GB"/>
        </w:rPr>
        <w:t xml:space="preserve">isk </w:t>
      </w:r>
      <w:r w:rsidRPr="001811E0">
        <w:rPr>
          <w:rFonts w:ascii="Times New Roman" w:hAnsi="Times New Roman" w:cs="Times New Roman"/>
          <w:i w:val="0"/>
          <w:iCs w:val="0"/>
          <w:color w:val="auto"/>
          <w:lang w:val="en-GB"/>
        </w:rPr>
        <w:t>o</w:t>
      </w:r>
      <w:r w:rsidR="009147A9" w:rsidRPr="001811E0">
        <w:rPr>
          <w:rFonts w:ascii="Times New Roman" w:hAnsi="Times New Roman" w:cs="Times New Roman"/>
          <w:i w:val="0"/>
          <w:iCs w:val="0"/>
          <w:color w:val="auto"/>
          <w:lang w:val="en-GB"/>
        </w:rPr>
        <w:t xml:space="preserve">f </w:t>
      </w:r>
      <w:r w:rsidRPr="001811E0">
        <w:rPr>
          <w:rFonts w:ascii="Times New Roman" w:hAnsi="Times New Roman" w:cs="Times New Roman"/>
          <w:i w:val="0"/>
          <w:iCs w:val="0"/>
          <w:color w:val="auto"/>
          <w:lang w:val="en-GB"/>
        </w:rPr>
        <w:t>B</w:t>
      </w:r>
      <w:r w:rsidR="009147A9" w:rsidRPr="001811E0">
        <w:rPr>
          <w:rFonts w:ascii="Times New Roman" w:hAnsi="Times New Roman" w:cs="Times New Roman"/>
          <w:i w:val="0"/>
          <w:iCs w:val="0"/>
          <w:color w:val="auto"/>
          <w:lang w:val="en-GB"/>
        </w:rPr>
        <w:t>ias</w:t>
      </w:r>
      <w:r w:rsidRPr="001811E0">
        <w:rPr>
          <w:rFonts w:ascii="Times New Roman" w:hAnsi="Times New Roman" w:cs="Times New Roman"/>
          <w:i w:val="0"/>
          <w:iCs w:val="0"/>
          <w:color w:val="auto"/>
          <w:lang w:val="en-GB"/>
        </w:rPr>
        <w:t xml:space="preserve">; 2= Low </w:t>
      </w:r>
      <w:r w:rsidR="00F52E3C" w:rsidRPr="001811E0">
        <w:rPr>
          <w:rFonts w:ascii="Times New Roman" w:hAnsi="Times New Roman" w:cs="Times New Roman"/>
          <w:i w:val="0"/>
          <w:iCs w:val="0"/>
          <w:color w:val="auto"/>
          <w:lang w:val="en-GB"/>
        </w:rPr>
        <w:t>Risk of Bias</w:t>
      </w:r>
      <w:r w:rsidRPr="001811E0">
        <w:rPr>
          <w:rFonts w:ascii="Times New Roman" w:hAnsi="Times New Roman" w:cs="Times New Roman"/>
          <w:i w:val="0"/>
          <w:iCs w:val="0"/>
          <w:color w:val="auto"/>
          <w:lang w:val="en-GB"/>
        </w:rPr>
        <w:t xml:space="preserve">; 3= Medium </w:t>
      </w:r>
      <w:r w:rsidR="00F52E3C" w:rsidRPr="001811E0">
        <w:rPr>
          <w:rFonts w:ascii="Times New Roman" w:hAnsi="Times New Roman" w:cs="Times New Roman"/>
          <w:i w:val="0"/>
          <w:iCs w:val="0"/>
          <w:color w:val="auto"/>
          <w:lang w:val="en-GB"/>
        </w:rPr>
        <w:t>Risk of Bias</w:t>
      </w:r>
      <w:r w:rsidRPr="001811E0">
        <w:rPr>
          <w:rFonts w:ascii="Times New Roman" w:hAnsi="Times New Roman" w:cs="Times New Roman"/>
          <w:i w:val="0"/>
          <w:iCs w:val="0"/>
          <w:color w:val="auto"/>
          <w:lang w:val="en-GB"/>
        </w:rPr>
        <w:t>; 4= High</w:t>
      </w:r>
      <w:r w:rsidR="00F52E3C" w:rsidRPr="001811E0">
        <w:rPr>
          <w:rFonts w:ascii="Times New Roman" w:hAnsi="Times New Roman" w:cs="Times New Roman"/>
          <w:i w:val="0"/>
          <w:iCs w:val="0"/>
          <w:color w:val="auto"/>
          <w:lang w:val="en-GB"/>
        </w:rPr>
        <w:t xml:space="preserve"> Risk of Bias</w:t>
      </w:r>
      <w:r w:rsidR="00715762" w:rsidRPr="001811E0">
        <w:rPr>
          <w:rFonts w:ascii="Times New Roman" w:hAnsi="Times New Roman" w:cs="Times New Roman"/>
          <w:i w:val="0"/>
          <w:iCs w:val="0"/>
          <w:color w:val="auto"/>
          <w:lang w:val="en-GB"/>
        </w:rPr>
        <w:t>. Abbreviations: NA = Not Applicable.</w:t>
      </w:r>
    </w:p>
    <w:p w14:paraId="3C7F443F" w14:textId="796A0252" w:rsidR="00E456A6" w:rsidRPr="001811E0" w:rsidRDefault="00E456A6" w:rsidP="00E456A6">
      <w:pPr>
        <w:rPr>
          <w:rFonts w:ascii="Times New Roman" w:hAnsi="Times New Roman" w:cs="Times New Roman"/>
          <w:sz w:val="18"/>
          <w:szCs w:val="18"/>
          <w:lang w:val="en-GB"/>
        </w:rPr>
      </w:pPr>
      <w:r w:rsidRPr="001811E0">
        <w:rPr>
          <w:rFonts w:ascii="Times New Roman" w:hAnsi="Times New Roman" w:cs="Times New Roman"/>
          <w:sz w:val="18"/>
          <w:szCs w:val="18"/>
          <w:lang w:val="en-GB"/>
        </w:rPr>
        <w:t>* According to Cosmin, overall quality rating is based on “worst counts method”.</w:t>
      </w:r>
    </w:p>
    <w:p w14:paraId="72E7F108" w14:textId="0ECD4F50" w:rsidR="00E456A6" w:rsidRDefault="00E456A6" w:rsidP="00E456A6">
      <w:pPr>
        <w:rPr>
          <w:rFonts w:cstheme="minorHAnsi"/>
          <w:b/>
          <w:bCs/>
          <w:i/>
          <w:iCs/>
          <w:lang w:val="en-GB"/>
        </w:rPr>
      </w:pPr>
    </w:p>
    <w:p w14:paraId="7568731F" w14:textId="43155BE8" w:rsidR="001811E0" w:rsidRDefault="001811E0" w:rsidP="00E456A6">
      <w:pPr>
        <w:rPr>
          <w:rFonts w:cstheme="minorHAnsi"/>
          <w:b/>
          <w:bCs/>
          <w:i/>
          <w:iCs/>
          <w:lang w:val="en-GB"/>
        </w:rPr>
      </w:pPr>
    </w:p>
    <w:p w14:paraId="25739FA3" w14:textId="5FBFE736" w:rsidR="001811E0" w:rsidRDefault="001811E0" w:rsidP="00E456A6">
      <w:pPr>
        <w:rPr>
          <w:rFonts w:cstheme="minorHAnsi"/>
          <w:b/>
          <w:bCs/>
          <w:i/>
          <w:iCs/>
          <w:lang w:val="en-GB"/>
        </w:rPr>
      </w:pPr>
    </w:p>
    <w:p w14:paraId="6015E8E5" w14:textId="439470B5" w:rsidR="001811E0" w:rsidRDefault="001811E0" w:rsidP="00E456A6">
      <w:pPr>
        <w:rPr>
          <w:rFonts w:cstheme="minorHAnsi"/>
          <w:b/>
          <w:bCs/>
          <w:i/>
          <w:iCs/>
          <w:lang w:val="en-GB"/>
        </w:rPr>
      </w:pPr>
    </w:p>
    <w:p w14:paraId="30B4AF97" w14:textId="1EC0F38C" w:rsidR="001811E0" w:rsidRDefault="001811E0" w:rsidP="00E456A6">
      <w:pPr>
        <w:rPr>
          <w:rFonts w:cstheme="minorHAnsi"/>
          <w:b/>
          <w:bCs/>
          <w:i/>
          <w:iCs/>
          <w:lang w:val="en-GB"/>
        </w:rPr>
      </w:pPr>
    </w:p>
    <w:p w14:paraId="6B4C0478" w14:textId="5E545BCA" w:rsidR="001811E0" w:rsidRDefault="001811E0" w:rsidP="00E456A6">
      <w:pPr>
        <w:rPr>
          <w:rFonts w:cstheme="minorHAnsi"/>
          <w:b/>
          <w:bCs/>
          <w:i/>
          <w:iCs/>
          <w:lang w:val="en-GB"/>
        </w:rPr>
      </w:pPr>
    </w:p>
    <w:p w14:paraId="6552394F" w14:textId="77777777" w:rsidR="001811E0" w:rsidRPr="00715762" w:rsidRDefault="001811E0" w:rsidP="00E456A6">
      <w:pPr>
        <w:rPr>
          <w:rFonts w:cstheme="minorHAnsi"/>
          <w:b/>
          <w:bCs/>
          <w:i/>
          <w:iCs/>
          <w:lang w:val="en-GB"/>
        </w:rPr>
      </w:pPr>
    </w:p>
    <w:p w14:paraId="6B658648" w14:textId="77777777" w:rsidR="00E456A6" w:rsidRPr="00715762" w:rsidRDefault="00E456A6" w:rsidP="00E456A6">
      <w:pPr>
        <w:rPr>
          <w:rFonts w:ascii="Times New Roman" w:hAnsi="Times New Roman" w:cs="Times New Roman"/>
          <w:b/>
          <w:bCs/>
          <w:lang w:val="en-GB"/>
        </w:rPr>
      </w:pPr>
    </w:p>
    <w:p w14:paraId="4DE34EC8" w14:textId="30DD6C4C" w:rsidR="00E456A6" w:rsidRPr="00715762" w:rsidRDefault="00E456A6" w:rsidP="00E456A6">
      <w:pPr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 w:rsidRPr="00715762">
        <w:rPr>
          <w:rFonts w:ascii="Times New Roman" w:hAnsi="Times New Roman" w:cs="Times New Roman"/>
          <w:b/>
          <w:bCs/>
          <w:sz w:val="24"/>
          <w:szCs w:val="24"/>
          <w:lang w:val="en-GB"/>
        </w:rPr>
        <w:lastRenderedPageBreak/>
        <w:t>Responsiveness</w:t>
      </w:r>
    </w:p>
    <w:tbl>
      <w:tblPr>
        <w:tblW w:w="11947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885"/>
        <w:gridCol w:w="1120"/>
        <w:gridCol w:w="1857"/>
        <w:gridCol w:w="1847"/>
        <w:gridCol w:w="1194"/>
        <w:gridCol w:w="3044"/>
      </w:tblGrid>
      <w:tr w:rsidR="00E456A6" w:rsidRPr="00715762" w14:paraId="2FAFE9C9" w14:textId="77777777" w:rsidTr="00E456A6">
        <w:trPr>
          <w:gridAfter w:val="1"/>
          <w:wAfter w:w="3044" w:type="dxa"/>
          <w:trHeight w:val="285"/>
        </w:trPr>
        <w:tc>
          <w:tcPr>
            <w:tcW w:w="2885" w:type="dxa"/>
            <w:vMerge w:val="restart"/>
            <w:tcBorders>
              <w:top w:val="single" w:sz="4" w:space="0" w:color="auto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  <w:hideMark/>
          </w:tcPr>
          <w:p w14:paraId="363B7405" w14:textId="3166F5F8" w:rsidR="00E456A6" w:rsidRPr="001811E0" w:rsidRDefault="00E456A6" w:rsidP="00E456A6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</w:pPr>
            <w:r w:rsidRPr="001811E0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  <w:t>Questionnaire</w:t>
            </w:r>
          </w:p>
        </w:tc>
        <w:tc>
          <w:tcPr>
            <w:tcW w:w="1120" w:type="dxa"/>
            <w:tcBorders>
              <w:top w:val="single" w:sz="4" w:space="0" w:color="auto"/>
              <w:bottom w:val="single" w:sz="4" w:space="0" w:color="auto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  <w:hideMark/>
          </w:tcPr>
          <w:p w14:paraId="21DEB38B" w14:textId="77777777" w:rsidR="00E456A6" w:rsidRPr="00715762" w:rsidRDefault="00E456A6" w:rsidP="00E456A6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715762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Design Requirements</w:t>
            </w:r>
          </w:p>
        </w:tc>
        <w:tc>
          <w:tcPr>
            <w:tcW w:w="1857" w:type="dxa"/>
            <w:tcBorders>
              <w:top w:val="single" w:sz="4" w:space="0" w:color="auto"/>
              <w:bottom w:val="single" w:sz="4" w:space="0" w:color="auto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  <w:hideMark/>
          </w:tcPr>
          <w:p w14:paraId="779A9929" w14:textId="77777777" w:rsidR="00E456A6" w:rsidRPr="00715762" w:rsidRDefault="00E456A6" w:rsidP="00E456A6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715762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Statistical Methods</w:t>
            </w:r>
          </w:p>
        </w:tc>
        <w:tc>
          <w:tcPr>
            <w:tcW w:w="1847" w:type="dxa"/>
            <w:tcBorders>
              <w:top w:val="single" w:sz="4" w:space="0" w:color="auto"/>
              <w:bottom w:val="single" w:sz="4" w:space="0" w:color="auto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0F2A68B" w14:textId="77777777" w:rsidR="00E456A6" w:rsidRPr="00715762" w:rsidRDefault="00E456A6" w:rsidP="00E456A6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715762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Other </w:t>
            </w:r>
          </w:p>
        </w:tc>
        <w:tc>
          <w:tcPr>
            <w:tcW w:w="1194" w:type="dxa"/>
            <w:vMerge w:val="restart"/>
            <w:tcBorders>
              <w:top w:val="single" w:sz="4" w:space="0" w:color="auto"/>
              <w:bottom w:val="single" w:sz="4" w:space="0" w:color="auto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  <w:hideMark/>
          </w:tcPr>
          <w:p w14:paraId="77EBE4A8" w14:textId="67C81539" w:rsidR="00E456A6" w:rsidRPr="00715762" w:rsidRDefault="00E456A6" w:rsidP="00E456A6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715762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Overall Rating</w:t>
            </w:r>
          </w:p>
        </w:tc>
      </w:tr>
      <w:tr w:rsidR="00E456A6" w:rsidRPr="00715762" w14:paraId="489BA03E" w14:textId="77777777" w:rsidTr="00E456A6">
        <w:trPr>
          <w:gridAfter w:val="1"/>
          <w:wAfter w:w="3044" w:type="dxa"/>
          <w:trHeight w:val="529"/>
        </w:trPr>
        <w:tc>
          <w:tcPr>
            <w:tcW w:w="2885" w:type="dxa"/>
            <w:vMerge/>
            <w:vAlign w:val="center"/>
            <w:hideMark/>
          </w:tcPr>
          <w:p w14:paraId="0AA8807E" w14:textId="77777777" w:rsidR="00E456A6" w:rsidRPr="00715762" w:rsidRDefault="00E456A6" w:rsidP="00E456A6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120" w:type="dxa"/>
            <w:vMerge w:val="restart"/>
            <w:tcBorders>
              <w:top w:val="single" w:sz="4" w:space="0" w:color="auto"/>
              <w:bottom w:val="single" w:sz="4" w:space="0" w:color="auto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  <w:hideMark/>
          </w:tcPr>
          <w:p w14:paraId="7D560549" w14:textId="34E976A5" w:rsidR="00E456A6" w:rsidRPr="00715762" w:rsidRDefault="008C663E" w:rsidP="00E456A6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A</w:t>
            </w:r>
            <w:r w:rsidR="00E456A6" w:rsidRPr="00715762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dequate description of important characteristics of the subgroups</w:t>
            </w:r>
            <w:r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 </w:t>
            </w:r>
            <w:r w:rsidRPr="00715762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provided</w:t>
            </w:r>
            <w:r w:rsidR="00E456A6" w:rsidRPr="00715762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?</w:t>
            </w:r>
          </w:p>
        </w:tc>
        <w:tc>
          <w:tcPr>
            <w:tcW w:w="1857" w:type="dxa"/>
            <w:vMerge w:val="restart"/>
            <w:tcBorders>
              <w:top w:val="single" w:sz="4" w:space="0" w:color="auto"/>
              <w:bottom w:val="single" w:sz="4" w:space="0" w:color="auto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  <w:hideMark/>
          </w:tcPr>
          <w:p w14:paraId="6815C577" w14:textId="77777777" w:rsidR="00E456A6" w:rsidRPr="00715762" w:rsidRDefault="00E456A6" w:rsidP="00E456A6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715762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Were design and</w:t>
            </w:r>
            <w:r w:rsidRPr="00715762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br/>
              <w:t>statistical methods</w:t>
            </w:r>
            <w:r w:rsidRPr="00715762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br/>
              <w:t>adequate for the</w:t>
            </w:r>
            <w:r w:rsidRPr="00715762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br/>
              <w:t>hypotheses to be</w:t>
            </w:r>
            <w:r w:rsidRPr="00715762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br/>
              <w:t>tested?</w:t>
            </w:r>
          </w:p>
        </w:tc>
        <w:tc>
          <w:tcPr>
            <w:tcW w:w="1847" w:type="dxa"/>
            <w:vMerge w:val="restart"/>
            <w:tcBorders>
              <w:top w:val="single" w:sz="4" w:space="0" w:color="auto"/>
              <w:bottom w:val="single" w:sz="4" w:space="0" w:color="auto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center"/>
            <w:hideMark/>
          </w:tcPr>
          <w:p w14:paraId="2645617D" w14:textId="77777777" w:rsidR="00E456A6" w:rsidRPr="00715762" w:rsidRDefault="00E456A6" w:rsidP="00E456A6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715762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Any other important flaws?</w:t>
            </w:r>
          </w:p>
        </w:tc>
        <w:tc>
          <w:tcPr>
            <w:tcW w:w="1194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4EB9CA88" w14:textId="77777777" w:rsidR="00E456A6" w:rsidRPr="00715762" w:rsidRDefault="00E456A6" w:rsidP="00E456A6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</w:tr>
      <w:tr w:rsidR="00E456A6" w:rsidRPr="00715762" w14:paraId="039E85EF" w14:textId="77777777" w:rsidTr="00E456A6">
        <w:trPr>
          <w:gridAfter w:val="1"/>
          <w:wAfter w:w="3044" w:type="dxa"/>
          <w:trHeight w:val="529"/>
        </w:trPr>
        <w:tc>
          <w:tcPr>
            <w:tcW w:w="2885" w:type="dxa"/>
            <w:vMerge/>
            <w:vAlign w:val="center"/>
            <w:hideMark/>
          </w:tcPr>
          <w:p w14:paraId="155F4663" w14:textId="77777777" w:rsidR="00E456A6" w:rsidRPr="00715762" w:rsidRDefault="00E456A6" w:rsidP="00E456A6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120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031C11F8" w14:textId="77777777" w:rsidR="00E456A6" w:rsidRPr="00715762" w:rsidRDefault="00E456A6" w:rsidP="00E456A6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857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66EA0DF0" w14:textId="77777777" w:rsidR="00E456A6" w:rsidRPr="00715762" w:rsidRDefault="00E456A6" w:rsidP="00E456A6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847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3C25AEE5" w14:textId="77777777" w:rsidR="00E456A6" w:rsidRPr="00715762" w:rsidRDefault="00E456A6" w:rsidP="00E456A6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194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0CB35798" w14:textId="77777777" w:rsidR="00E456A6" w:rsidRPr="00715762" w:rsidRDefault="00E456A6" w:rsidP="00E456A6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</w:tr>
      <w:tr w:rsidR="00E456A6" w:rsidRPr="00715762" w14:paraId="7D1BA90C" w14:textId="77777777" w:rsidTr="00E456A6">
        <w:trPr>
          <w:gridAfter w:val="1"/>
          <w:wAfter w:w="3044" w:type="dxa"/>
          <w:trHeight w:val="529"/>
        </w:trPr>
        <w:tc>
          <w:tcPr>
            <w:tcW w:w="2885" w:type="dxa"/>
            <w:vMerge/>
            <w:vAlign w:val="center"/>
            <w:hideMark/>
          </w:tcPr>
          <w:p w14:paraId="7384E734" w14:textId="77777777" w:rsidR="00E456A6" w:rsidRPr="00715762" w:rsidRDefault="00E456A6" w:rsidP="00E456A6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120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4CA6BDBC" w14:textId="77777777" w:rsidR="00E456A6" w:rsidRPr="00715762" w:rsidRDefault="00E456A6" w:rsidP="00E456A6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857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33C9BB46" w14:textId="77777777" w:rsidR="00E456A6" w:rsidRPr="00715762" w:rsidRDefault="00E456A6" w:rsidP="00E456A6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847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5D224E6F" w14:textId="77777777" w:rsidR="00E456A6" w:rsidRPr="00715762" w:rsidRDefault="00E456A6" w:rsidP="00E456A6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194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0827E8A5" w14:textId="77777777" w:rsidR="00E456A6" w:rsidRPr="00715762" w:rsidRDefault="00E456A6" w:rsidP="00E456A6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</w:tr>
      <w:tr w:rsidR="00E456A6" w:rsidRPr="00715762" w14:paraId="06FBEEC3" w14:textId="77777777" w:rsidTr="00E456A6">
        <w:trPr>
          <w:gridAfter w:val="1"/>
          <w:wAfter w:w="3044" w:type="dxa"/>
          <w:trHeight w:val="529"/>
        </w:trPr>
        <w:tc>
          <w:tcPr>
            <w:tcW w:w="2885" w:type="dxa"/>
            <w:vMerge/>
            <w:vAlign w:val="center"/>
            <w:hideMark/>
          </w:tcPr>
          <w:p w14:paraId="29312354" w14:textId="77777777" w:rsidR="00E456A6" w:rsidRPr="00715762" w:rsidRDefault="00E456A6" w:rsidP="00E456A6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120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5D250BA1" w14:textId="77777777" w:rsidR="00E456A6" w:rsidRPr="00715762" w:rsidRDefault="00E456A6" w:rsidP="00E456A6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857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713C0F94" w14:textId="77777777" w:rsidR="00E456A6" w:rsidRPr="00715762" w:rsidRDefault="00E456A6" w:rsidP="00E456A6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847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282E96C8" w14:textId="77777777" w:rsidR="00E456A6" w:rsidRPr="00715762" w:rsidRDefault="00E456A6" w:rsidP="00E456A6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194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1E5B2D6E" w14:textId="77777777" w:rsidR="00E456A6" w:rsidRPr="00715762" w:rsidRDefault="00E456A6" w:rsidP="00E456A6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</w:tr>
      <w:tr w:rsidR="00E456A6" w:rsidRPr="00715762" w14:paraId="46633C32" w14:textId="77777777" w:rsidTr="00E456A6">
        <w:trPr>
          <w:gridAfter w:val="1"/>
          <w:wAfter w:w="3044" w:type="dxa"/>
          <w:trHeight w:val="529"/>
        </w:trPr>
        <w:tc>
          <w:tcPr>
            <w:tcW w:w="2885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0A036731" w14:textId="77777777" w:rsidR="00E456A6" w:rsidRPr="00715762" w:rsidRDefault="00E456A6" w:rsidP="00E456A6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120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3F9A66B1" w14:textId="77777777" w:rsidR="00E456A6" w:rsidRPr="00715762" w:rsidRDefault="00E456A6" w:rsidP="00E456A6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857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21626E5E" w14:textId="77777777" w:rsidR="00E456A6" w:rsidRPr="00715762" w:rsidRDefault="00E456A6" w:rsidP="00E456A6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847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5830CC5C" w14:textId="77777777" w:rsidR="00E456A6" w:rsidRPr="00715762" w:rsidRDefault="00E456A6" w:rsidP="00E456A6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194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631CD8CF" w14:textId="77777777" w:rsidR="00E456A6" w:rsidRPr="00715762" w:rsidRDefault="00E456A6" w:rsidP="00E456A6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</w:tr>
      <w:tr w:rsidR="00E456A6" w:rsidRPr="00715762" w14:paraId="7D9FDE81" w14:textId="77777777" w:rsidTr="00E456A6">
        <w:trPr>
          <w:trHeight w:val="285"/>
        </w:trPr>
        <w:tc>
          <w:tcPr>
            <w:tcW w:w="2885" w:type="dxa"/>
            <w:tcBorders>
              <w:top w:val="single" w:sz="4" w:space="0" w:color="auto"/>
              <w:bottom w:val="single" w:sz="4" w:space="0" w:color="auto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809250D" w14:textId="4BCFC37D" w:rsidR="00E456A6" w:rsidRPr="00715762" w:rsidRDefault="00E456A6" w:rsidP="00E456A6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715762">
              <w:rPr>
                <w:rFonts w:ascii="Times New Roman" w:eastAsia="Times New Roman" w:hAnsi="Times New Roman" w:cs="Times New Roman"/>
                <w:sz w:val="18"/>
                <w:szCs w:val="18"/>
                <w:lang w:val="en-GB"/>
              </w:rPr>
              <w:t>Community Healthy Activities Model Program for Seniors (CHAMPS)</w:t>
            </w:r>
            <w:r w:rsidRPr="00715762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GB"/>
              </w:rPr>
              <w:t>70</w:t>
            </w:r>
          </w:p>
        </w:tc>
        <w:tc>
          <w:tcPr>
            <w:tcW w:w="1120" w:type="dxa"/>
            <w:tcBorders>
              <w:top w:val="single" w:sz="4" w:space="0" w:color="auto"/>
              <w:bottom w:val="single" w:sz="4" w:space="0" w:color="auto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41DF4A3A" w14:textId="77777777" w:rsidR="00E456A6" w:rsidRPr="00715762" w:rsidRDefault="00E456A6" w:rsidP="00E456A6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715762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3</w:t>
            </w:r>
          </w:p>
        </w:tc>
        <w:tc>
          <w:tcPr>
            <w:tcW w:w="1857" w:type="dxa"/>
            <w:tcBorders>
              <w:top w:val="single" w:sz="4" w:space="0" w:color="auto"/>
              <w:bottom w:val="single" w:sz="4" w:space="0" w:color="auto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E2F5921" w14:textId="77777777" w:rsidR="00E456A6" w:rsidRPr="00715762" w:rsidRDefault="00E456A6" w:rsidP="00E456A6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715762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</w:t>
            </w:r>
          </w:p>
        </w:tc>
        <w:tc>
          <w:tcPr>
            <w:tcW w:w="1847" w:type="dxa"/>
            <w:tcBorders>
              <w:top w:val="single" w:sz="4" w:space="0" w:color="auto"/>
              <w:bottom w:val="single" w:sz="4" w:space="0" w:color="auto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97B1A75" w14:textId="77777777" w:rsidR="00E456A6" w:rsidRPr="00715762" w:rsidRDefault="00E456A6" w:rsidP="00E456A6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194" w:type="dxa"/>
            <w:tcBorders>
              <w:top w:val="single" w:sz="4" w:space="0" w:color="auto"/>
              <w:bottom w:val="single" w:sz="4" w:space="0" w:color="auto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2B2E1AE" w14:textId="77777777" w:rsidR="00E456A6" w:rsidRPr="00715762" w:rsidRDefault="00E456A6" w:rsidP="00E456A6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715762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3</w:t>
            </w:r>
          </w:p>
        </w:tc>
        <w:tc>
          <w:tcPr>
            <w:tcW w:w="3044" w:type="dxa"/>
            <w:tcBorders>
              <w:left w:val="nil"/>
            </w:tcBorders>
            <w:vAlign w:val="center"/>
            <w:hideMark/>
          </w:tcPr>
          <w:p w14:paraId="1388AEA0" w14:textId="77777777" w:rsidR="00E456A6" w:rsidRPr="00715762" w:rsidRDefault="00E456A6" w:rsidP="00E456A6">
            <w:pPr>
              <w:rPr>
                <w:rFonts w:cstheme="minorHAnsi"/>
                <w:b/>
                <w:bCs/>
                <w:i/>
                <w:iCs/>
                <w:sz w:val="28"/>
                <w:szCs w:val="28"/>
                <w:lang w:val="en-GB"/>
              </w:rPr>
            </w:pPr>
          </w:p>
        </w:tc>
      </w:tr>
    </w:tbl>
    <w:p w14:paraId="58ED8738" w14:textId="68CC9C48" w:rsidR="00E456A6" w:rsidRPr="001811E0" w:rsidRDefault="00E456A6" w:rsidP="00E456A6">
      <w:pPr>
        <w:pStyle w:val="Legenda"/>
        <w:spacing w:after="0"/>
        <w:rPr>
          <w:rFonts w:ascii="Times New Roman" w:hAnsi="Times New Roman" w:cs="Times New Roman"/>
          <w:i w:val="0"/>
          <w:iCs w:val="0"/>
          <w:color w:val="auto"/>
          <w:lang w:val="en-GB"/>
        </w:rPr>
      </w:pPr>
      <w:r w:rsidRPr="001811E0">
        <w:rPr>
          <w:rFonts w:ascii="Times New Roman" w:hAnsi="Times New Roman" w:cs="Times New Roman"/>
          <w:i w:val="0"/>
          <w:iCs w:val="0"/>
          <w:color w:val="auto"/>
          <w:lang w:val="en-GB"/>
        </w:rPr>
        <w:t xml:space="preserve">Ratings: 1= Very low </w:t>
      </w:r>
      <w:r w:rsidR="001811E0" w:rsidRPr="001811E0">
        <w:rPr>
          <w:rFonts w:ascii="Times New Roman" w:hAnsi="Times New Roman" w:cs="Times New Roman"/>
          <w:i w:val="0"/>
          <w:iCs w:val="0"/>
          <w:color w:val="auto"/>
          <w:lang w:val="en-GB"/>
        </w:rPr>
        <w:t>Risk of Bias</w:t>
      </w:r>
      <w:r w:rsidRPr="001811E0">
        <w:rPr>
          <w:rFonts w:ascii="Times New Roman" w:hAnsi="Times New Roman" w:cs="Times New Roman"/>
          <w:i w:val="0"/>
          <w:iCs w:val="0"/>
          <w:color w:val="auto"/>
          <w:lang w:val="en-GB"/>
        </w:rPr>
        <w:t xml:space="preserve">; 2= Low </w:t>
      </w:r>
      <w:r w:rsidR="001811E0" w:rsidRPr="001811E0">
        <w:rPr>
          <w:rFonts w:ascii="Times New Roman" w:hAnsi="Times New Roman" w:cs="Times New Roman"/>
          <w:i w:val="0"/>
          <w:iCs w:val="0"/>
          <w:color w:val="auto"/>
          <w:lang w:val="en-GB"/>
        </w:rPr>
        <w:t>Risk of Bias</w:t>
      </w:r>
      <w:r w:rsidRPr="001811E0">
        <w:rPr>
          <w:rFonts w:ascii="Times New Roman" w:hAnsi="Times New Roman" w:cs="Times New Roman"/>
          <w:i w:val="0"/>
          <w:iCs w:val="0"/>
          <w:color w:val="auto"/>
          <w:lang w:val="en-GB"/>
        </w:rPr>
        <w:t xml:space="preserve">; 3= Medium </w:t>
      </w:r>
      <w:r w:rsidR="001811E0" w:rsidRPr="001811E0">
        <w:rPr>
          <w:rFonts w:ascii="Times New Roman" w:hAnsi="Times New Roman" w:cs="Times New Roman"/>
          <w:i w:val="0"/>
          <w:iCs w:val="0"/>
          <w:color w:val="auto"/>
          <w:lang w:val="en-GB"/>
        </w:rPr>
        <w:t>Risk of Bias</w:t>
      </w:r>
      <w:r w:rsidRPr="001811E0">
        <w:rPr>
          <w:rFonts w:ascii="Times New Roman" w:hAnsi="Times New Roman" w:cs="Times New Roman"/>
          <w:i w:val="0"/>
          <w:iCs w:val="0"/>
          <w:color w:val="auto"/>
          <w:lang w:val="en-GB"/>
        </w:rPr>
        <w:t xml:space="preserve">; 4= High </w:t>
      </w:r>
      <w:r w:rsidR="001811E0" w:rsidRPr="001811E0">
        <w:rPr>
          <w:rFonts w:ascii="Times New Roman" w:hAnsi="Times New Roman" w:cs="Times New Roman"/>
          <w:i w:val="0"/>
          <w:iCs w:val="0"/>
          <w:color w:val="auto"/>
          <w:lang w:val="en-GB"/>
        </w:rPr>
        <w:t>Risk of Bias</w:t>
      </w:r>
    </w:p>
    <w:p w14:paraId="39906811" w14:textId="1CA985D9" w:rsidR="00E456A6" w:rsidRPr="001811E0" w:rsidRDefault="00E456A6" w:rsidP="00E456A6">
      <w:pPr>
        <w:rPr>
          <w:rFonts w:ascii="Times New Roman" w:hAnsi="Times New Roman" w:cs="Times New Roman"/>
          <w:sz w:val="18"/>
          <w:szCs w:val="18"/>
          <w:lang w:val="en-GB"/>
        </w:rPr>
      </w:pPr>
      <w:r w:rsidRPr="001811E0">
        <w:rPr>
          <w:rFonts w:ascii="Times New Roman" w:hAnsi="Times New Roman" w:cs="Times New Roman"/>
          <w:sz w:val="18"/>
          <w:szCs w:val="18"/>
          <w:lang w:val="en-GB"/>
        </w:rPr>
        <w:t>* According to Cosmin, overall quality rating is based on “worst counts method”.</w:t>
      </w:r>
    </w:p>
    <w:p w14:paraId="6B4A2F1B" w14:textId="77777777" w:rsidR="00E456A6" w:rsidRPr="003C10D2" w:rsidRDefault="00E456A6" w:rsidP="00E456A6">
      <w:pPr>
        <w:rPr>
          <w:rFonts w:cstheme="minorHAnsi"/>
          <w:i/>
          <w:iCs/>
          <w:sz w:val="18"/>
          <w:szCs w:val="18"/>
        </w:rPr>
      </w:pPr>
    </w:p>
    <w:p w14:paraId="7C352D75" w14:textId="6EEC2BF3" w:rsidR="002E1AEA" w:rsidRPr="00E456A6" w:rsidRDefault="002E1AEA" w:rsidP="002E1AEA">
      <w:pPr>
        <w:rPr>
          <w:b/>
          <w:bCs/>
          <w:sz w:val="24"/>
          <w:szCs w:val="24"/>
        </w:rPr>
      </w:pPr>
      <w:r w:rsidRPr="00E456A6">
        <w:rPr>
          <w:b/>
          <w:bCs/>
          <w:sz w:val="24"/>
          <w:szCs w:val="24"/>
        </w:rPr>
        <w:t>References</w:t>
      </w:r>
    </w:p>
    <w:p w14:paraId="58F31154" w14:textId="77777777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t>30.</w:t>
      </w:r>
      <w:r w:rsidRPr="00AE0431">
        <w:rPr>
          <w:rFonts w:ascii="Times New Roman" w:hAnsi="Times New Roman" w:cs="Times New Roman"/>
          <w:sz w:val="20"/>
          <w:szCs w:val="20"/>
        </w:rPr>
        <w:tab/>
        <w:t xml:space="preserve">Kurtze N, 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Rangul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V, Hustvedt B, Flanders WD. </w:t>
      </w:r>
      <w:proofErr w:type="gramStart"/>
      <w:r w:rsidRPr="00AE0431">
        <w:rPr>
          <w:rFonts w:ascii="Times New Roman" w:hAnsi="Times New Roman" w:cs="Times New Roman"/>
          <w:sz w:val="20"/>
          <w:szCs w:val="20"/>
        </w:rPr>
        <w:t>Reliability</w:t>
      </w:r>
      <w:proofErr w:type="gramEnd"/>
      <w:r w:rsidRPr="00AE0431">
        <w:rPr>
          <w:rFonts w:ascii="Times New Roman" w:hAnsi="Times New Roman" w:cs="Times New Roman"/>
          <w:sz w:val="20"/>
          <w:szCs w:val="20"/>
        </w:rPr>
        <w:t xml:space="preserve"> and validity of self-reported physical activity in the Nord-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Trøndelag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Health Study -- HUNT 1. Scandinavian Journal of Public Health. 2008;36(1):52-61. doi:10.1177/1403494807085373</w:t>
      </w:r>
    </w:p>
    <w:p w14:paraId="7FEC9F73" w14:textId="5E2EEFC1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proofErr w:type="gramStart"/>
      <w:r w:rsidRPr="00AE0431">
        <w:rPr>
          <w:rFonts w:ascii="Times New Roman" w:hAnsi="Times New Roman" w:cs="Times New Roman"/>
          <w:sz w:val="20"/>
          <w:szCs w:val="20"/>
        </w:rPr>
        <w:t>31.</w:t>
      </w:r>
      <w:r w:rsidRPr="00AE0431">
        <w:rPr>
          <w:rFonts w:ascii="Times New Roman" w:hAnsi="Times New Roman" w:cs="Times New Roman"/>
          <w:sz w:val="20"/>
          <w:szCs w:val="20"/>
        </w:rPr>
        <w:tab/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Friede</w:t>
      </w:r>
      <w:r w:rsidR="00715762">
        <w:rPr>
          <w:rFonts w:ascii="Times New Roman" w:hAnsi="Times New Roman" w:cs="Times New Roman"/>
          <w:sz w:val="20"/>
          <w:szCs w:val="20"/>
        </w:rPr>
        <w:t>N.R.</w:t>
      </w:r>
      <w:r w:rsidRPr="00AE0431">
        <w:rPr>
          <w:rFonts w:ascii="Times New Roman" w:hAnsi="Times New Roman" w:cs="Times New Roman"/>
          <w:sz w:val="20"/>
          <w:szCs w:val="20"/>
        </w:rPr>
        <w:t>eich</w:t>
      </w:r>
      <w:proofErr w:type="spellEnd"/>
      <w:proofErr w:type="gramEnd"/>
      <w:r w:rsidRPr="00AE0431">
        <w:rPr>
          <w:rFonts w:ascii="Times New Roman" w:hAnsi="Times New Roman" w:cs="Times New Roman"/>
          <w:sz w:val="20"/>
          <w:szCs w:val="20"/>
        </w:rPr>
        <w:t xml:space="preserve"> CM, Courneya KS, Neilson HK, et al. Reliability and validity of the Past Year Total Physical Activity Questionnaire. American Journal of Epidemiology. 2006;163(10):959-970. </w:t>
      </w:r>
      <w:proofErr w:type="spellStart"/>
      <w:proofErr w:type="gramStart"/>
      <w:r w:rsidRPr="00AE0431">
        <w:rPr>
          <w:rFonts w:ascii="Times New Roman" w:hAnsi="Times New Roman" w:cs="Times New Roman"/>
          <w:sz w:val="20"/>
          <w:szCs w:val="20"/>
        </w:rPr>
        <w:t>doi:aje</w:t>
      </w:r>
      <w:proofErr w:type="spellEnd"/>
      <w:proofErr w:type="gramEnd"/>
      <w:r w:rsidRPr="00AE0431">
        <w:rPr>
          <w:rFonts w:ascii="Times New Roman" w:hAnsi="Times New Roman" w:cs="Times New Roman"/>
          <w:sz w:val="20"/>
          <w:szCs w:val="20"/>
        </w:rPr>
        <w:t>/kwj112</w:t>
      </w:r>
    </w:p>
    <w:p w14:paraId="33ADFA1C" w14:textId="77777777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t>32.</w:t>
      </w:r>
      <w:r w:rsidRPr="00AE0431">
        <w:rPr>
          <w:rFonts w:ascii="Times New Roman" w:hAnsi="Times New Roman" w:cs="Times New Roman"/>
          <w:sz w:val="20"/>
          <w:szCs w:val="20"/>
        </w:rPr>
        <w:tab/>
        <w:t xml:space="preserve">Meriwether RA, McMahon PM, Islam N, Steinmann WC. Physical Activity Assessment: Validation of a Clinical Assessment Tool. American Journal of Preventive Medicine. 2006;31(6):484-491. </w:t>
      </w:r>
      <w:proofErr w:type="gramStart"/>
      <w:r w:rsidRPr="00AE0431">
        <w:rPr>
          <w:rFonts w:ascii="Times New Roman" w:hAnsi="Times New Roman" w:cs="Times New Roman"/>
          <w:sz w:val="20"/>
          <w:szCs w:val="20"/>
        </w:rPr>
        <w:t>doi:10.1016/j.amepre</w:t>
      </w:r>
      <w:proofErr w:type="gramEnd"/>
      <w:r w:rsidRPr="00AE0431">
        <w:rPr>
          <w:rFonts w:ascii="Times New Roman" w:hAnsi="Times New Roman" w:cs="Times New Roman"/>
          <w:sz w:val="20"/>
          <w:szCs w:val="20"/>
        </w:rPr>
        <w:t>.2006.08.021</w:t>
      </w:r>
    </w:p>
    <w:p w14:paraId="3460DD6A" w14:textId="77777777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t>33.</w:t>
      </w:r>
      <w:r w:rsidRPr="00AE0431">
        <w:rPr>
          <w:rFonts w:ascii="Times New Roman" w:hAnsi="Times New Roman" w:cs="Times New Roman"/>
          <w:sz w:val="20"/>
          <w:szCs w:val="20"/>
        </w:rPr>
        <w:tab/>
        <w:t xml:space="preserve">Jacobs DR, Ainsworth BE, Hartman TJ, Leon AS. A simultaneous evaluation of 10 commonly used physical activity questionnaires. / Evaluation 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simultanee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de 10 questionnaires 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couramment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utilises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sur les 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activites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physiques. Medicine &amp; Science in Sports &amp; Exercise. 1993;25(1):81-91. </w:t>
      </w:r>
    </w:p>
    <w:p w14:paraId="031AEBCD" w14:textId="77777777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lastRenderedPageBreak/>
        <w:t>34.</w:t>
      </w:r>
      <w:r w:rsidRPr="00AE0431">
        <w:rPr>
          <w:rFonts w:ascii="Times New Roman" w:hAnsi="Times New Roman" w:cs="Times New Roman"/>
          <w:sz w:val="20"/>
          <w:szCs w:val="20"/>
        </w:rPr>
        <w:tab/>
        <w:t xml:space="preserve">Milton K, Bull FC, Bauman A. </w:t>
      </w:r>
      <w:proofErr w:type="gramStart"/>
      <w:r w:rsidRPr="00AE0431">
        <w:rPr>
          <w:rFonts w:ascii="Times New Roman" w:hAnsi="Times New Roman" w:cs="Times New Roman"/>
          <w:sz w:val="20"/>
          <w:szCs w:val="20"/>
        </w:rPr>
        <w:t>Reliability</w:t>
      </w:r>
      <w:proofErr w:type="gramEnd"/>
      <w:r w:rsidRPr="00AE0431">
        <w:rPr>
          <w:rFonts w:ascii="Times New Roman" w:hAnsi="Times New Roman" w:cs="Times New Roman"/>
          <w:sz w:val="20"/>
          <w:szCs w:val="20"/>
        </w:rPr>
        <w:t xml:space="preserve"> and validity testing of a single-item physical activity measure. British Journal of Sports Medicine. 2011;45(3):203-208. </w:t>
      </w:r>
    </w:p>
    <w:p w14:paraId="3AD4C51B" w14:textId="77777777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t>35.</w:t>
      </w:r>
      <w:r w:rsidRPr="00AE0431">
        <w:rPr>
          <w:rFonts w:ascii="Times New Roman" w:hAnsi="Times New Roman" w:cs="Times New Roman"/>
          <w:sz w:val="20"/>
          <w:szCs w:val="20"/>
        </w:rPr>
        <w:tab/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Chasean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-Taber L, Erickson JB, Nasca PC, Chasan-Taber S, 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Freedson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PS. Validity and reproducibility of a physical activity questionnaire in women. / 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Validite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et 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reproductibilite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d ' un questionnaire sur l ' 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activite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physique chez des femmes. Medicine &amp; Science in Sports &amp; Exercise. 2002;34(6):987-992. </w:t>
      </w:r>
    </w:p>
    <w:p w14:paraId="0F9A680B" w14:textId="77777777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t>36.</w:t>
      </w:r>
      <w:r w:rsidRPr="00AE0431">
        <w:rPr>
          <w:rFonts w:ascii="Times New Roman" w:hAnsi="Times New Roman" w:cs="Times New Roman"/>
          <w:sz w:val="20"/>
          <w:szCs w:val="20"/>
        </w:rPr>
        <w:tab/>
        <w:t xml:space="preserve">Brown WJ, Burton NW, Marshall AL, Miller YD. </w:t>
      </w:r>
      <w:proofErr w:type="gramStart"/>
      <w:r w:rsidRPr="00AE0431">
        <w:rPr>
          <w:rFonts w:ascii="Times New Roman" w:hAnsi="Times New Roman" w:cs="Times New Roman"/>
          <w:sz w:val="20"/>
          <w:szCs w:val="20"/>
        </w:rPr>
        <w:t>Reliability</w:t>
      </w:r>
      <w:proofErr w:type="gramEnd"/>
      <w:r w:rsidRPr="00AE0431">
        <w:rPr>
          <w:rFonts w:ascii="Times New Roman" w:hAnsi="Times New Roman" w:cs="Times New Roman"/>
          <w:sz w:val="20"/>
          <w:szCs w:val="20"/>
        </w:rPr>
        <w:t xml:space="preserve"> and validity of a modified self-administered version of the Active Australia physical activity survey in a sample of mid-age women. Australian &amp; New Zealand Journal of Public Health. 2008;32(6):535-541. </w:t>
      </w:r>
    </w:p>
    <w:p w14:paraId="31962033" w14:textId="77777777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t>37.</w:t>
      </w:r>
      <w:r w:rsidRPr="00AE0431">
        <w:rPr>
          <w:rFonts w:ascii="Times New Roman" w:hAnsi="Times New Roman" w:cs="Times New Roman"/>
          <w:sz w:val="20"/>
          <w:szCs w:val="20"/>
        </w:rPr>
        <w:tab/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Fjeldsoe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BS, Winkler EAH, Marshall AL, Eakin EG, Reeves MM. Active adults recall their physical activity differently to </w:t>
      </w:r>
      <w:proofErr w:type="gramStart"/>
      <w:r w:rsidRPr="00AE0431">
        <w:rPr>
          <w:rFonts w:ascii="Times New Roman" w:hAnsi="Times New Roman" w:cs="Times New Roman"/>
          <w:sz w:val="20"/>
          <w:szCs w:val="20"/>
        </w:rPr>
        <w:t>less</w:t>
      </w:r>
      <w:proofErr w:type="gramEnd"/>
      <w:r w:rsidRPr="00AE0431">
        <w:rPr>
          <w:rFonts w:ascii="Times New Roman" w:hAnsi="Times New Roman" w:cs="Times New Roman"/>
          <w:sz w:val="20"/>
          <w:szCs w:val="20"/>
        </w:rPr>
        <w:t xml:space="preserve"> active adults: test-retest reliability and validity of a physical activity survey. Health Promotion Journal of Australia. 2013;24(1):26-31. doi:10.1071/HE12912</w:t>
      </w:r>
    </w:p>
    <w:p w14:paraId="675E12D3" w14:textId="77777777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t>38.</w:t>
      </w:r>
      <w:r w:rsidRPr="00AE0431">
        <w:rPr>
          <w:rFonts w:ascii="Times New Roman" w:hAnsi="Times New Roman" w:cs="Times New Roman"/>
          <w:sz w:val="20"/>
          <w:szCs w:val="20"/>
        </w:rPr>
        <w:tab/>
        <w:t xml:space="preserve">Timperio A, Salmon J, Crawford D. </w:t>
      </w:r>
      <w:proofErr w:type="gramStart"/>
      <w:r w:rsidRPr="00AE0431">
        <w:rPr>
          <w:rFonts w:ascii="Times New Roman" w:hAnsi="Times New Roman" w:cs="Times New Roman"/>
          <w:sz w:val="20"/>
          <w:szCs w:val="20"/>
        </w:rPr>
        <w:t>Validity</w:t>
      </w:r>
      <w:proofErr w:type="gramEnd"/>
      <w:r w:rsidRPr="00AE0431">
        <w:rPr>
          <w:rFonts w:ascii="Times New Roman" w:hAnsi="Times New Roman" w:cs="Times New Roman"/>
          <w:sz w:val="20"/>
          <w:szCs w:val="20"/>
        </w:rPr>
        <w:t xml:space="preserve"> and reliability of a physical activity recall instrument among overweight and non-overweight men and women. Journal of Science &amp; Medicine in Sport. 2003;6(4):477-491. </w:t>
      </w:r>
    </w:p>
    <w:p w14:paraId="1F0521BD" w14:textId="77777777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t>39.</w:t>
      </w:r>
      <w:r w:rsidRPr="00AE0431">
        <w:rPr>
          <w:rFonts w:ascii="Times New Roman" w:hAnsi="Times New Roman" w:cs="Times New Roman"/>
          <w:sz w:val="20"/>
          <w:szCs w:val="20"/>
        </w:rPr>
        <w:tab/>
        <w:t xml:space="preserve">van der Ploeg HP, Tudor-Locke C, Marshall AL, et al. Reliability and validity of the international physical activity questionnaire for assessing walking. Res Q 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Exerc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Sport. Mar 2010;81(1):97-101. doi:10.1080/02701367.2010.10599632</w:t>
      </w:r>
    </w:p>
    <w:p w14:paraId="22EC1785" w14:textId="77777777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t>40.</w:t>
      </w:r>
      <w:r w:rsidRPr="00AE0431">
        <w:rPr>
          <w:rFonts w:ascii="Times New Roman" w:hAnsi="Times New Roman" w:cs="Times New Roman"/>
          <w:sz w:val="20"/>
          <w:szCs w:val="20"/>
        </w:rPr>
        <w:tab/>
        <w:t xml:space="preserve">Wendel-Vos GW, Schuit AJ, Saris WH, Kromhout D. Reproducibility and relative validity of the short questionnaire to assess health-enhancing physical activity. Journal of clinical epidemiology. 2003;56(12):1163-1169. </w:t>
      </w:r>
    </w:p>
    <w:p w14:paraId="564F0436" w14:textId="77777777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t>41.</w:t>
      </w:r>
      <w:r w:rsidRPr="00AE0431">
        <w:rPr>
          <w:rFonts w:ascii="Times New Roman" w:hAnsi="Times New Roman" w:cs="Times New Roman"/>
          <w:sz w:val="20"/>
          <w:szCs w:val="20"/>
        </w:rPr>
        <w:tab/>
        <w:t>Cust AE, Smith BJ, Chau J, et al. Validity and repeatability of the EPIC Physical Activity Questionnaire: A validation study using accelerometers as an objective measure. The international journal of behavioral nutrition and physical activity. 2008;5</w:t>
      </w:r>
    </w:p>
    <w:p w14:paraId="30615C9E" w14:textId="77777777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t>42.</w:t>
      </w:r>
      <w:r w:rsidRPr="00AE0431">
        <w:rPr>
          <w:rFonts w:ascii="Times New Roman" w:hAnsi="Times New Roman" w:cs="Times New Roman"/>
          <w:sz w:val="20"/>
          <w:szCs w:val="20"/>
        </w:rPr>
        <w:tab/>
        <w:t xml:space="preserve">Nikolaidis PT, 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Säcklova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M. Validity against health-related fitness and reliability of physical activity questionnaire in young female and male adults. Journal of Physical Education &amp; Sport. 2011;11(3):342-348. </w:t>
      </w:r>
    </w:p>
    <w:p w14:paraId="222ADA70" w14:textId="77777777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t>43.</w:t>
      </w:r>
      <w:r w:rsidRPr="00AE0431">
        <w:rPr>
          <w:rFonts w:ascii="Times New Roman" w:hAnsi="Times New Roman" w:cs="Times New Roman"/>
          <w:sz w:val="20"/>
          <w:szCs w:val="20"/>
        </w:rPr>
        <w:tab/>
        <w:t xml:space="preserve">de Souto Barreto P. Construct and convergent validity and repeatability of the Questionnaire 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d’Activité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Physique pour les 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Personnes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Âgées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(QAPPA), a physical activity questionnaire for the elderly. Public Health. 2013;127(9):844-853. </w:t>
      </w:r>
      <w:proofErr w:type="gramStart"/>
      <w:r w:rsidRPr="00AE0431">
        <w:rPr>
          <w:rFonts w:ascii="Times New Roman" w:hAnsi="Times New Roman" w:cs="Times New Roman"/>
          <w:sz w:val="20"/>
          <w:szCs w:val="20"/>
        </w:rPr>
        <w:t>doi:10.1016/j.puhe</w:t>
      </w:r>
      <w:proofErr w:type="gramEnd"/>
      <w:r w:rsidRPr="00AE0431">
        <w:rPr>
          <w:rFonts w:ascii="Times New Roman" w:hAnsi="Times New Roman" w:cs="Times New Roman"/>
          <w:sz w:val="20"/>
          <w:szCs w:val="20"/>
        </w:rPr>
        <w:t>.2012.10.018</w:t>
      </w:r>
    </w:p>
    <w:p w14:paraId="610AC7A3" w14:textId="77777777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t>44.</w:t>
      </w:r>
      <w:r w:rsidRPr="00AE0431">
        <w:rPr>
          <w:rFonts w:ascii="Times New Roman" w:hAnsi="Times New Roman" w:cs="Times New Roman"/>
          <w:sz w:val="20"/>
          <w:szCs w:val="20"/>
        </w:rPr>
        <w:tab/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Delbaere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K. Evaluation of the incidental and planned activity questionnaire for older people. British Journal of Sports Medicine. 2010;44(14):1029-1034. </w:t>
      </w:r>
    </w:p>
    <w:p w14:paraId="7599A6F5" w14:textId="77777777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t>45.</w:t>
      </w:r>
      <w:r w:rsidRPr="00AE0431">
        <w:rPr>
          <w:rFonts w:ascii="Times New Roman" w:hAnsi="Times New Roman" w:cs="Times New Roman"/>
          <w:sz w:val="20"/>
          <w:szCs w:val="20"/>
        </w:rPr>
        <w:tab/>
        <w:t xml:space="preserve">Yasunaga A, Park H, Watanabe E, et al. Development and evaluation of the physical activity questionnaire for elderly Japanese: The 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Nakanojo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study. Journal of Aging and Physical Activity. 2007;15(4):398-411. doi:10.1123/japa.15.4.398</w:t>
      </w:r>
    </w:p>
    <w:p w14:paraId="22A6F0AE" w14:textId="77777777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t>46.</w:t>
      </w:r>
      <w:r w:rsidRPr="00AE0431">
        <w:rPr>
          <w:rFonts w:ascii="Times New Roman" w:hAnsi="Times New Roman" w:cs="Times New Roman"/>
          <w:sz w:val="20"/>
          <w:szCs w:val="20"/>
        </w:rPr>
        <w:tab/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Siebeling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L, Wiebers S, Beem L, 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Puhan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MA, Ter Riet G. Validity and reproducibility of a physical activity questionnaire for older adults: questionnaire versus accelerometer for assessing physical activity in older adults. Clinical epidemiology. </w:t>
      </w:r>
      <w:proofErr w:type="gramStart"/>
      <w:r w:rsidRPr="00AE0431">
        <w:rPr>
          <w:rFonts w:ascii="Times New Roman" w:hAnsi="Times New Roman" w:cs="Times New Roman"/>
          <w:sz w:val="20"/>
          <w:szCs w:val="20"/>
        </w:rPr>
        <w:t>2012;4:171</w:t>
      </w:r>
      <w:proofErr w:type="gramEnd"/>
      <w:r w:rsidRPr="00AE0431">
        <w:rPr>
          <w:rFonts w:ascii="Times New Roman" w:hAnsi="Times New Roman" w:cs="Times New Roman"/>
          <w:sz w:val="20"/>
          <w:szCs w:val="20"/>
        </w:rPr>
        <w:t xml:space="preserve">. </w:t>
      </w:r>
    </w:p>
    <w:p w14:paraId="796BF76F" w14:textId="77777777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lastRenderedPageBreak/>
        <w:t>47.</w:t>
      </w:r>
      <w:r w:rsidRPr="00AE0431">
        <w:rPr>
          <w:rFonts w:ascii="Times New Roman" w:hAnsi="Times New Roman" w:cs="Times New Roman"/>
          <w:sz w:val="20"/>
          <w:szCs w:val="20"/>
        </w:rPr>
        <w:tab/>
        <w:t>Danquah IH, Petersen CB, Skov SS, Tolstrup JS. Validation of the NPAQ-short - a brief questionnaire to monitor physical activity and compliance with the WHO recommendations. BMC Public Health. 2018;18(1</w:t>
      </w:r>
      <w:proofErr w:type="gramStart"/>
      <w:r w:rsidRPr="00AE0431">
        <w:rPr>
          <w:rFonts w:ascii="Times New Roman" w:hAnsi="Times New Roman" w:cs="Times New Roman"/>
          <w:sz w:val="20"/>
          <w:szCs w:val="20"/>
        </w:rPr>
        <w:t>):N.PAG-N.PAG</w:t>
      </w:r>
      <w:proofErr w:type="gramEnd"/>
      <w:r w:rsidRPr="00AE0431">
        <w:rPr>
          <w:rFonts w:ascii="Times New Roman" w:hAnsi="Times New Roman" w:cs="Times New Roman"/>
          <w:sz w:val="20"/>
          <w:szCs w:val="20"/>
        </w:rPr>
        <w:t>. doi:10.1186/s12889-018-5538-y</w:t>
      </w:r>
    </w:p>
    <w:p w14:paraId="3E004E51" w14:textId="77777777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t>48.</w:t>
      </w:r>
      <w:r w:rsidRPr="00AE0431">
        <w:rPr>
          <w:rFonts w:ascii="Times New Roman" w:hAnsi="Times New Roman" w:cs="Times New Roman"/>
          <w:sz w:val="20"/>
          <w:szCs w:val="20"/>
        </w:rPr>
        <w:tab/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Visuthipanich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V, 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Sirapo-ngam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Y, 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Malathum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P, 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Kijboonchoo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K, 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Vorapongsathorn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T, Winters-Stone K. Physical activity questionnaire development and testing among elderly community-dwelling Thais. Thai Journal of Nursing Research. 2009;13(4):249-267. </w:t>
      </w:r>
    </w:p>
    <w:p w14:paraId="2CC94FF8" w14:textId="77777777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t>49.</w:t>
      </w:r>
      <w:r w:rsidRPr="00AE0431">
        <w:rPr>
          <w:rFonts w:ascii="Times New Roman" w:hAnsi="Times New Roman" w:cs="Times New Roman"/>
          <w:sz w:val="20"/>
          <w:szCs w:val="20"/>
        </w:rPr>
        <w:tab/>
        <w:t xml:space="preserve">Adams EJ, Goad M, 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Sahlqvist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S, Bull FC, Cooper AR, Ogilvie D. Reliability and validity of the Transport and Physical Activity Questionnaire (TPAQ) for assessing physical activity behaviour. 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PLoS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ONE. 2014;9(9)</w:t>
      </w:r>
    </w:p>
    <w:p w14:paraId="420DAF11" w14:textId="77777777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t>50.</w:t>
      </w:r>
      <w:r w:rsidRPr="00AE0431">
        <w:rPr>
          <w:rFonts w:ascii="Times New Roman" w:hAnsi="Times New Roman" w:cs="Times New Roman"/>
          <w:sz w:val="20"/>
          <w:szCs w:val="20"/>
        </w:rPr>
        <w:tab/>
        <w:t>Ahmad S, Harris T, Limb E, et al. Evaluation of reliability and validity of the General Practice Physical Activity Questionnaire (GPPAQ) in 60–</w:t>
      </w:r>
      <w:proofErr w:type="gramStart"/>
      <w:r w:rsidRPr="00AE0431">
        <w:rPr>
          <w:rFonts w:ascii="Times New Roman" w:hAnsi="Times New Roman" w:cs="Times New Roman"/>
          <w:sz w:val="20"/>
          <w:szCs w:val="20"/>
        </w:rPr>
        <w:t>74 year old</w:t>
      </w:r>
      <w:proofErr w:type="gramEnd"/>
      <w:r w:rsidRPr="00AE0431">
        <w:rPr>
          <w:rFonts w:ascii="Times New Roman" w:hAnsi="Times New Roman" w:cs="Times New Roman"/>
          <w:sz w:val="20"/>
          <w:szCs w:val="20"/>
        </w:rPr>
        <w:t xml:space="preserve"> primary care patients. BMC family practice. 2015;16(1):113. </w:t>
      </w:r>
    </w:p>
    <w:p w14:paraId="2201EE14" w14:textId="77777777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t>51.</w:t>
      </w:r>
      <w:r w:rsidRPr="00AE0431">
        <w:rPr>
          <w:rFonts w:ascii="Times New Roman" w:hAnsi="Times New Roman" w:cs="Times New Roman"/>
          <w:sz w:val="20"/>
          <w:szCs w:val="20"/>
        </w:rPr>
        <w:tab/>
        <w:t>Rosenberg DE, Bull FC, Marshall AL, Sallis JF, Bauman AE. Assessment of sedentary behavior with the International Physical Activity Questionnaire. Journal of Physical Activity &amp; Health. 2008;5(Suppl1</w:t>
      </w:r>
      <w:proofErr w:type="gramStart"/>
      <w:r w:rsidRPr="00AE0431">
        <w:rPr>
          <w:rFonts w:ascii="Times New Roman" w:hAnsi="Times New Roman" w:cs="Times New Roman"/>
          <w:sz w:val="20"/>
          <w:szCs w:val="20"/>
        </w:rPr>
        <w:t>):S</w:t>
      </w:r>
      <w:proofErr w:type="gramEnd"/>
      <w:r w:rsidRPr="00AE0431">
        <w:rPr>
          <w:rFonts w:ascii="Times New Roman" w:hAnsi="Times New Roman" w:cs="Times New Roman"/>
          <w:sz w:val="20"/>
          <w:szCs w:val="20"/>
        </w:rPr>
        <w:t xml:space="preserve">30-S44. </w:t>
      </w:r>
    </w:p>
    <w:p w14:paraId="3F173302" w14:textId="77777777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t>52.</w:t>
      </w:r>
      <w:r w:rsidRPr="00AE0431">
        <w:rPr>
          <w:rFonts w:ascii="Times New Roman" w:hAnsi="Times New Roman" w:cs="Times New Roman"/>
          <w:sz w:val="20"/>
          <w:szCs w:val="20"/>
        </w:rPr>
        <w:tab/>
        <w:t xml:space="preserve">Marshall AL, Miller YD, Burton NW, Brown WJ. Measuring total and domain-specific sitting: a study of reliability and validity. Med Sci Sports 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Exerc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>. Jun 2010;42(6):1094-102. doi:10.1249/MSS.0b013e3181c5ec18</w:t>
      </w:r>
    </w:p>
    <w:p w14:paraId="780CA0F9" w14:textId="77777777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t>53.</w:t>
      </w:r>
      <w:r w:rsidRPr="00AE0431">
        <w:rPr>
          <w:rFonts w:ascii="Times New Roman" w:hAnsi="Times New Roman" w:cs="Times New Roman"/>
          <w:sz w:val="20"/>
          <w:szCs w:val="20"/>
        </w:rPr>
        <w:tab/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Sudholz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B, 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Ridgers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ND, 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Mussap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A, Bennie J, Timperio A, Salmon J. </w:t>
      </w:r>
      <w:proofErr w:type="gramStart"/>
      <w:r w:rsidRPr="00AE0431">
        <w:rPr>
          <w:rFonts w:ascii="Times New Roman" w:hAnsi="Times New Roman" w:cs="Times New Roman"/>
          <w:sz w:val="20"/>
          <w:szCs w:val="20"/>
        </w:rPr>
        <w:t>Reliability</w:t>
      </w:r>
      <w:proofErr w:type="gramEnd"/>
      <w:r w:rsidRPr="00AE0431">
        <w:rPr>
          <w:rFonts w:ascii="Times New Roman" w:hAnsi="Times New Roman" w:cs="Times New Roman"/>
          <w:sz w:val="20"/>
          <w:szCs w:val="20"/>
        </w:rPr>
        <w:t xml:space="preserve"> and validity of self-reported sitting and breaks from sitting in the workplace. J Sci Med Sport. Jul 2018;21(7):697-701. </w:t>
      </w:r>
      <w:proofErr w:type="gramStart"/>
      <w:r w:rsidRPr="00AE0431">
        <w:rPr>
          <w:rFonts w:ascii="Times New Roman" w:hAnsi="Times New Roman" w:cs="Times New Roman"/>
          <w:sz w:val="20"/>
          <w:szCs w:val="20"/>
        </w:rPr>
        <w:t>doi:10.1016/j.jsams</w:t>
      </w:r>
      <w:proofErr w:type="gramEnd"/>
      <w:r w:rsidRPr="00AE0431">
        <w:rPr>
          <w:rFonts w:ascii="Times New Roman" w:hAnsi="Times New Roman" w:cs="Times New Roman"/>
          <w:sz w:val="20"/>
          <w:szCs w:val="20"/>
        </w:rPr>
        <w:t>.2017.10.030</w:t>
      </w:r>
    </w:p>
    <w:p w14:paraId="17887B14" w14:textId="77777777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t>54.</w:t>
      </w:r>
      <w:r w:rsidRPr="00AE0431">
        <w:rPr>
          <w:rFonts w:ascii="Times New Roman" w:hAnsi="Times New Roman" w:cs="Times New Roman"/>
          <w:sz w:val="20"/>
          <w:szCs w:val="20"/>
        </w:rPr>
        <w:tab/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Pedisic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Z, Bennie JA, Timperio AF, et al. Workplace Sitting Breaks Questionnaire (SITBRQ): an assessment of concurrent validity and test-retest reliability. BMC Public Health. Dec 5 </w:t>
      </w:r>
      <w:proofErr w:type="gramStart"/>
      <w:r w:rsidRPr="00AE0431">
        <w:rPr>
          <w:rFonts w:ascii="Times New Roman" w:hAnsi="Times New Roman" w:cs="Times New Roman"/>
          <w:sz w:val="20"/>
          <w:szCs w:val="20"/>
        </w:rPr>
        <w:t>2014;14:1249</w:t>
      </w:r>
      <w:proofErr w:type="gramEnd"/>
      <w:r w:rsidRPr="00AE0431">
        <w:rPr>
          <w:rFonts w:ascii="Times New Roman" w:hAnsi="Times New Roman" w:cs="Times New Roman"/>
          <w:sz w:val="20"/>
          <w:szCs w:val="20"/>
        </w:rPr>
        <w:t>. doi:10.1186/1471-2458-14-1249</w:t>
      </w:r>
    </w:p>
    <w:p w14:paraId="69E6633D" w14:textId="77777777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t>55.</w:t>
      </w:r>
      <w:r w:rsidRPr="00AE0431">
        <w:rPr>
          <w:rFonts w:ascii="Times New Roman" w:hAnsi="Times New Roman" w:cs="Times New Roman"/>
          <w:sz w:val="20"/>
          <w:szCs w:val="20"/>
        </w:rPr>
        <w:tab/>
        <w:t xml:space="preserve">Rosenberg DE, Norman GJ, Wagner N, Patrick K, 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Calfas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KJ, Sallis JF. Reliability and validity of the Sedentary Behavior Questionnaire (SBQ) for adults. Journal of Physical Activity &amp; Health. 2010;7(6):697-705. doi:10.1123/jpah.7.6.697</w:t>
      </w:r>
    </w:p>
    <w:p w14:paraId="467A051C" w14:textId="77777777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t>56.</w:t>
      </w:r>
      <w:r w:rsidRPr="00AE0431">
        <w:rPr>
          <w:rFonts w:ascii="Times New Roman" w:hAnsi="Times New Roman" w:cs="Times New Roman"/>
          <w:sz w:val="20"/>
          <w:szCs w:val="20"/>
        </w:rPr>
        <w:tab/>
        <w:t xml:space="preserve">Larsson K, 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Kallings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LV, 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Ekblom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Ö, Blom V, Andersson E, 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Ekblom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MM. Criterion validity and test-retest reliability of SED-GIH, a single item question for assessment of daily sitting time. BMC public health. 2019;19(1):17. </w:t>
      </w:r>
    </w:p>
    <w:p w14:paraId="5222D6DE" w14:textId="77777777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t>57.</w:t>
      </w:r>
      <w:r w:rsidRPr="00AE0431">
        <w:rPr>
          <w:rFonts w:ascii="Times New Roman" w:hAnsi="Times New Roman" w:cs="Times New Roman"/>
          <w:sz w:val="20"/>
          <w:szCs w:val="20"/>
        </w:rPr>
        <w:tab/>
        <w:t xml:space="preserve">Chau JY, Van Der Ploeg HP, Dunn S, Kurko J, Bauman AE. A tool for measuring workers' sitting time by domain: the Workforce Sitting Questionnaire. British journal of sports medicine. 2011;45(15):1216-1222. </w:t>
      </w:r>
    </w:p>
    <w:p w14:paraId="1D99D85E" w14:textId="77777777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t>58.</w:t>
      </w:r>
      <w:r w:rsidRPr="00AE0431">
        <w:rPr>
          <w:rFonts w:ascii="Times New Roman" w:hAnsi="Times New Roman" w:cs="Times New Roman"/>
          <w:sz w:val="20"/>
          <w:szCs w:val="20"/>
        </w:rPr>
        <w:tab/>
        <w:t xml:space="preserve">Ishii K, Shibata A, Kurita S, et al. Validity and reliability of Japanese-language self-reported measures for assessing </w:t>
      </w:r>
      <w:proofErr w:type="gramStart"/>
      <w:r w:rsidRPr="00AE0431">
        <w:rPr>
          <w:rFonts w:ascii="Times New Roman" w:hAnsi="Times New Roman" w:cs="Times New Roman"/>
          <w:sz w:val="20"/>
          <w:szCs w:val="20"/>
        </w:rPr>
        <w:t>adults</w:t>
      </w:r>
      <w:proofErr w:type="gramEnd"/>
      <w:r w:rsidRPr="00AE0431">
        <w:rPr>
          <w:rFonts w:ascii="Times New Roman" w:hAnsi="Times New Roman" w:cs="Times New Roman"/>
          <w:sz w:val="20"/>
          <w:szCs w:val="20"/>
        </w:rPr>
        <w:t xml:space="preserve"> domain-specific sedentary time. Journal of epidemiology. 2017:JE20170002. </w:t>
      </w:r>
    </w:p>
    <w:p w14:paraId="320E6032" w14:textId="77777777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t>59.</w:t>
      </w:r>
      <w:r w:rsidRPr="00AE0431">
        <w:rPr>
          <w:rFonts w:ascii="Times New Roman" w:hAnsi="Times New Roman" w:cs="Times New Roman"/>
          <w:sz w:val="20"/>
          <w:szCs w:val="20"/>
        </w:rPr>
        <w:tab/>
        <w:t xml:space="preserve">Visser M, Koster A. Development of a questionnaire to assess sedentary time in older persons–a comparative study using accelerometry. BMC geriatrics. 2013;13(1):80. </w:t>
      </w:r>
    </w:p>
    <w:p w14:paraId="6C8D3408" w14:textId="77777777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lastRenderedPageBreak/>
        <w:t>60.</w:t>
      </w:r>
      <w:r w:rsidRPr="00AE0431">
        <w:rPr>
          <w:rFonts w:ascii="Times New Roman" w:hAnsi="Times New Roman" w:cs="Times New Roman"/>
          <w:sz w:val="20"/>
          <w:szCs w:val="20"/>
        </w:rPr>
        <w:tab/>
        <w:t>Gennuso KP, Matthews CE, Colbert LH. Reliability and validity of 2 self-report measures to assess sedentary behavior in older adults. Journal of Physical Activity &amp; Health. 2015;12(5):727-732. doi:10.1123/jpah.2013-0546</w:t>
      </w:r>
    </w:p>
    <w:p w14:paraId="0011F6E5" w14:textId="77777777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t>61.</w:t>
      </w:r>
      <w:r w:rsidRPr="00AE0431">
        <w:rPr>
          <w:rFonts w:ascii="Times New Roman" w:hAnsi="Times New Roman" w:cs="Times New Roman"/>
          <w:sz w:val="20"/>
          <w:szCs w:val="20"/>
        </w:rPr>
        <w:tab/>
        <w:t xml:space="preserve">Rees-Punia E, Matthews CE, Evans EM, et al. Demographic-specific validity of the cancer prevention study-3 sedentary time survey. Medicine and science in sports and exercise. 2019;51(1):41. </w:t>
      </w:r>
    </w:p>
    <w:p w14:paraId="4C395687" w14:textId="77777777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t>62.</w:t>
      </w:r>
      <w:r w:rsidRPr="00AE0431">
        <w:rPr>
          <w:rFonts w:ascii="Times New Roman" w:hAnsi="Times New Roman" w:cs="Times New Roman"/>
          <w:sz w:val="20"/>
          <w:szCs w:val="20"/>
        </w:rPr>
        <w:tab/>
        <w:t>Jungquist CR, Mund J, Aquilina AT, et al. Validation of the Behavioral Risk Factor Surveillance System Sleep Questions. J Clin Sleep Med. Mar 2016;12(3):301-10. doi:10.5664/jcsm.5570</w:t>
      </w:r>
    </w:p>
    <w:p w14:paraId="4EB960BF" w14:textId="77777777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t>63.</w:t>
      </w:r>
      <w:r w:rsidRPr="00AE0431">
        <w:rPr>
          <w:rFonts w:ascii="Times New Roman" w:hAnsi="Times New Roman" w:cs="Times New Roman"/>
          <w:sz w:val="20"/>
          <w:szCs w:val="20"/>
        </w:rPr>
        <w:tab/>
        <w:t xml:space="preserve">Ainsworth BE, Sternfeld B, Richardson MT, Jackson K. Evaluation of the Kaiser Physical Activity Survey in women. Medicine &amp; Science in Sports &amp; Exercise. 2000;32(7):1327-1334. </w:t>
      </w:r>
    </w:p>
    <w:p w14:paraId="38C14F7C" w14:textId="77777777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t>64.</w:t>
      </w:r>
      <w:r w:rsidRPr="00AE0431">
        <w:rPr>
          <w:rFonts w:ascii="Times New Roman" w:hAnsi="Times New Roman" w:cs="Times New Roman"/>
          <w:sz w:val="20"/>
          <w:szCs w:val="20"/>
        </w:rPr>
        <w:tab/>
        <w:t>Mensah K, Maire A, Oppert J-M, et al. Assessment of sedentary behaviors and transport-related activities by questionnaire: a validation study. BMC Public Health. 2016;16(1):1-9. doi:10.1186/s12889-016-3412-3</w:t>
      </w:r>
    </w:p>
    <w:p w14:paraId="6B13288D" w14:textId="77777777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t>65.</w:t>
      </w:r>
      <w:r w:rsidRPr="00AE0431">
        <w:rPr>
          <w:rFonts w:ascii="Times New Roman" w:hAnsi="Times New Roman" w:cs="Times New Roman"/>
          <w:sz w:val="20"/>
          <w:szCs w:val="20"/>
        </w:rPr>
        <w:tab/>
        <w:t xml:space="preserve">Craig CL, Marshall AL, Sjöström M, et al. International physical activity questionnaire: 12-country reliability and validity. Med Sci Sports 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Exerc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. Aug 2003;35(8):1381-95. </w:t>
      </w:r>
      <w:proofErr w:type="gramStart"/>
      <w:r w:rsidRPr="00AE0431">
        <w:rPr>
          <w:rFonts w:ascii="Times New Roman" w:hAnsi="Times New Roman" w:cs="Times New Roman"/>
          <w:sz w:val="20"/>
          <w:szCs w:val="20"/>
        </w:rPr>
        <w:t>doi:10.1249/01.mss</w:t>
      </w:r>
      <w:proofErr w:type="gramEnd"/>
      <w:r w:rsidRPr="00AE0431">
        <w:rPr>
          <w:rFonts w:ascii="Times New Roman" w:hAnsi="Times New Roman" w:cs="Times New Roman"/>
          <w:sz w:val="20"/>
          <w:szCs w:val="20"/>
        </w:rPr>
        <w:t>.0000078924.61453.fb</w:t>
      </w:r>
    </w:p>
    <w:p w14:paraId="5907A7A0" w14:textId="77777777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t>66.</w:t>
      </w:r>
      <w:r w:rsidRPr="00AE0431">
        <w:rPr>
          <w:rFonts w:ascii="Times New Roman" w:hAnsi="Times New Roman" w:cs="Times New Roman"/>
          <w:sz w:val="20"/>
          <w:szCs w:val="20"/>
        </w:rPr>
        <w:tab/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Fjeldsoe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BS, Marshall AL, Miller YD. Measurement properties of the Australian Women's Activity Survey. Medicine &amp; Science in Sports &amp; Exercise. 2009;41(5):1020-1033. doi:10.1249/MSS.0b013e31819461c2</w:t>
      </w:r>
    </w:p>
    <w:p w14:paraId="15B68F73" w14:textId="77777777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t>67.</w:t>
      </w:r>
      <w:r w:rsidRPr="00AE0431">
        <w:rPr>
          <w:rFonts w:ascii="Times New Roman" w:hAnsi="Times New Roman" w:cs="Times New Roman"/>
          <w:sz w:val="20"/>
          <w:szCs w:val="20"/>
        </w:rPr>
        <w:tab/>
        <w:t xml:space="preserve">Matsuo T, 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Sasai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H, So R, 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Ohkawara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K. Percentage-method improves properties of workers’ sitting-and walking-time questionnaire. Journal of epidemiology. 2016;26(8):405-412. </w:t>
      </w:r>
    </w:p>
    <w:p w14:paraId="17A9FEF4" w14:textId="77777777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t>68.</w:t>
      </w:r>
      <w:r w:rsidRPr="00AE0431">
        <w:rPr>
          <w:rFonts w:ascii="Times New Roman" w:hAnsi="Times New Roman" w:cs="Times New Roman"/>
          <w:sz w:val="20"/>
          <w:szCs w:val="20"/>
        </w:rPr>
        <w:tab/>
        <w:t>Washburn RA, Smith KW, Jette AM, Janney CA. The Physical Activity Scale for the Elderly (PASE): Development and evaluation. Journal of Clinical Epidemiology. 1993;46(2):153-162. doi:10.1016/0895-4356(93)90053-4</w:t>
      </w:r>
    </w:p>
    <w:p w14:paraId="6FA697C0" w14:textId="77777777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t>69.</w:t>
      </w:r>
      <w:r w:rsidRPr="00AE0431">
        <w:rPr>
          <w:rFonts w:ascii="Times New Roman" w:hAnsi="Times New Roman" w:cs="Times New Roman"/>
          <w:sz w:val="20"/>
          <w:szCs w:val="20"/>
        </w:rPr>
        <w:tab/>
        <w:t xml:space="preserve">Hekler EB, Buman MP, Haskell WL, et al. Reliability and validity of CHAMPS self-reported sedentary-to-vigorous intensity physical activity in older adults. Journal of Physical Activity and Health. 2012;9(2):225-236. </w:t>
      </w:r>
    </w:p>
    <w:p w14:paraId="65189B08" w14:textId="77777777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t>70.</w:t>
      </w:r>
      <w:r w:rsidRPr="00AE0431">
        <w:rPr>
          <w:rFonts w:ascii="Times New Roman" w:hAnsi="Times New Roman" w:cs="Times New Roman"/>
          <w:sz w:val="20"/>
          <w:szCs w:val="20"/>
        </w:rPr>
        <w:tab/>
        <w:t xml:space="preserve">Stewart AL, Mills KM, King AC, Haskell WL, Gillis D, Ritter PL. CHAMPS physical activity questionnaire for older adults: outcomes for interventions. / CHAMPS: Questionnaire sur les 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activites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physiques des 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personnes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agees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: 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resultats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pour de futures interventions. Medicine &amp; Science in Sports &amp; Exercise. 2001;33(7):1126-1141. </w:t>
      </w:r>
    </w:p>
    <w:p w14:paraId="7C006C87" w14:textId="77777777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t>71.</w:t>
      </w:r>
      <w:r w:rsidRPr="00AE0431">
        <w:rPr>
          <w:rFonts w:ascii="Times New Roman" w:hAnsi="Times New Roman" w:cs="Times New Roman"/>
          <w:sz w:val="20"/>
          <w:szCs w:val="20"/>
        </w:rPr>
        <w:tab/>
        <w:t xml:space="preserve">Chau JY, Van Der Ploeg HP, Dunn S, Kurko J, Bauman AE. Validity of the Occupational Sitting and Physical Activity Questionnaire. Medicine &amp; Science in Sports &amp; Exercise. 2012;44(1):118-125. </w:t>
      </w:r>
    </w:p>
    <w:p w14:paraId="37506317" w14:textId="77777777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lastRenderedPageBreak/>
        <w:t>72.</w:t>
      </w:r>
      <w:r w:rsidRPr="00AE0431">
        <w:rPr>
          <w:rFonts w:ascii="Times New Roman" w:hAnsi="Times New Roman" w:cs="Times New Roman"/>
          <w:sz w:val="20"/>
          <w:szCs w:val="20"/>
        </w:rPr>
        <w:tab/>
        <w:t xml:space="preserve">Pedersen SJ, 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Kitic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CM, Bird M-L, 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Mainsbridge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CP, Cooley PD. Is self-reporting workplace activity worthwhile? Validity and reliability of occupational sitting and physical activity questionnaire in desk-based workers. BMC Public Health. 2016;16(1):836-836. doi:10.1186/s12889-016-3537-4</w:t>
      </w:r>
    </w:p>
    <w:p w14:paraId="21F64080" w14:textId="77777777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t>73.</w:t>
      </w:r>
      <w:r w:rsidRPr="00AE0431">
        <w:rPr>
          <w:rFonts w:ascii="Times New Roman" w:hAnsi="Times New Roman" w:cs="Times New Roman"/>
          <w:sz w:val="20"/>
          <w:szCs w:val="20"/>
        </w:rPr>
        <w:tab/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Shuval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K, Harold WK, III, Bernstein I, et al. Sedentary </w:t>
      </w:r>
      <w:proofErr w:type="gramStart"/>
      <w:r w:rsidRPr="00AE0431">
        <w:rPr>
          <w:rFonts w:ascii="Times New Roman" w:hAnsi="Times New Roman" w:cs="Times New Roman"/>
          <w:sz w:val="20"/>
          <w:szCs w:val="20"/>
        </w:rPr>
        <w:t>behaviour</w:t>
      </w:r>
      <w:proofErr w:type="gramEnd"/>
      <w:r w:rsidRPr="00AE0431">
        <w:rPr>
          <w:rFonts w:ascii="Times New Roman" w:hAnsi="Times New Roman" w:cs="Times New Roman"/>
          <w:sz w:val="20"/>
          <w:szCs w:val="20"/>
        </w:rPr>
        <w:t xml:space="preserve"> and physical inactivity assessment in primary care: the Rapid Assessment Disuse Index (RADI) study. British Journal of Sports Medicine. 2014;48(3):250-255. </w:t>
      </w:r>
    </w:p>
    <w:p w14:paraId="7F152B7D" w14:textId="77777777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t>74.</w:t>
      </w:r>
      <w:r w:rsidRPr="00AE0431">
        <w:rPr>
          <w:rFonts w:ascii="Times New Roman" w:hAnsi="Times New Roman" w:cs="Times New Roman"/>
          <w:sz w:val="20"/>
          <w:szCs w:val="20"/>
        </w:rPr>
        <w:tab/>
        <w:t xml:space="preserve">Bull FC, Maslin TS, Armstrong T. Global Physical Activity Questionnaire (GPAQ): Nine country reliability and validity study. Journal of Physical Activity &amp; Health. 2009;6(6):790-804. </w:t>
      </w:r>
    </w:p>
    <w:p w14:paraId="6A325511" w14:textId="1892072D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t>75.</w:t>
      </w:r>
      <w:r w:rsidRPr="00AE0431">
        <w:rPr>
          <w:rFonts w:ascii="Times New Roman" w:hAnsi="Times New Roman" w:cs="Times New Roman"/>
          <w:sz w:val="20"/>
          <w:szCs w:val="20"/>
        </w:rPr>
        <w:tab/>
        <w:t xml:space="preserve">Lynch BM, </w:t>
      </w:r>
      <w:proofErr w:type="spellStart"/>
      <w:proofErr w:type="gramStart"/>
      <w:r w:rsidRPr="00AE0431">
        <w:rPr>
          <w:rFonts w:ascii="Times New Roman" w:hAnsi="Times New Roman" w:cs="Times New Roman"/>
          <w:sz w:val="20"/>
          <w:szCs w:val="20"/>
        </w:rPr>
        <w:t>Friede</w:t>
      </w:r>
      <w:r w:rsidR="00715762">
        <w:rPr>
          <w:rFonts w:ascii="Times New Roman" w:hAnsi="Times New Roman" w:cs="Times New Roman"/>
          <w:sz w:val="20"/>
          <w:szCs w:val="20"/>
        </w:rPr>
        <w:t>N.R.</w:t>
      </w:r>
      <w:r w:rsidRPr="00AE0431">
        <w:rPr>
          <w:rFonts w:ascii="Times New Roman" w:hAnsi="Times New Roman" w:cs="Times New Roman"/>
          <w:sz w:val="20"/>
          <w:szCs w:val="20"/>
        </w:rPr>
        <w:t>eich</w:t>
      </w:r>
      <w:proofErr w:type="spellEnd"/>
      <w:proofErr w:type="gramEnd"/>
      <w:r w:rsidRPr="00AE0431">
        <w:rPr>
          <w:rFonts w:ascii="Times New Roman" w:hAnsi="Times New Roman" w:cs="Times New Roman"/>
          <w:sz w:val="20"/>
          <w:szCs w:val="20"/>
        </w:rPr>
        <w:t xml:space="preserve"> CM, 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Khandwala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F, Liu A, Nicholas J, Csizmadi I. Development and testing of a past year measure of sedentary behavior: the SIT-Q. BMC Public Health. Sep 1 </w:t>
      </w:r>
      <w:proofErr w:type="gramStart"/>
      <w:r w:rsidRPr="00AE0431">
        <w:rPr>
          <w:rFonts w:ascii="Times New Roman" w:hAnsi="Times New Roman" w:cs="Times New Roman"/>
          <w:sz w:val="20"/>
          <w:szCs w:val="20"/>
        </w:rPr>
        <w:t>2014;14:899</w:t>
      </w:r>
      <w:proofErr w:type="gramEnd"/>
      <w:r w:rsidRPr="00AE0431">
        <w:rPr>
          <w:rFonts w:ascii="Times New Roman" w:hAnsi="Times New Roman" w:cs="Times New Roman"/>
          <w:sz w:val="20"/>
          <w:szCs w:val="20"/>
        </w:rPr>
        <w:t>. doi:10.1186/1471-2458-14-899</w:t>
      </w:r>
    </w:p>
    <w:p w14:paraId="27F6545B" w14:textId="77777777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t>76.</w:t>
      </w:r>
      <w:r w:rsidRPr="00AE0431">
        <w:rPr>
          <w:rFonts w:ascii="Times New Roman" w:hAnsi="Times New Roman" w:cs="Times New Roman"/>
          <w:sz w:val="20"/>
          <w:szCs w:val="20"/>
        </w:rPr>
        <w:tab/>
        <w:t xml:space="preserve">Norman A, 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Bellocco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R, Bergström A, Wolk A. </w:t>
      </w:r>
      <w:proofErr w:type="gramStart"/>
      <w:r w:rsidRPr="00AE0431">
        <w:rPr>
          <w:rFonts w:ascii="Times New Roman" w:hAnsi="Times New Roman" w:cs="Times New Roman"/>
          <w:sz w:val="20"/>
          <w:szCs w:val="20"/>
        </w:rPr>
        <w:t>Validity</w:t>
      </w:r>
      <w:proofErr w:type="gramEnd"/>
      <w:r w:rsidRPr="00AE0431">
        <w:rPr>
          <w:rFonts w:ascii="Times New Roman" w:hAnsi="Times New Roman" w:cs="Times New Roman"/>
          <w:sz w:val="20"/>
          <w:szCs w:val="20"/>
        </w:rPr>
        <w:t xml:space="preserve"> and reproducibility of self-reported total physical activity--differences by relative weight. Int J 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Obes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Relat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Metab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Disord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. May 2001;25(5):682-8. </w:t>
      </w:r>
      <w:proofErr w:type="gramStart"/>
      <w:r w:rsidRPr="00AE0431">
        <w:rPr>
          <w:rFonts w:ascii="Times New Roman" w:hAnsi="Times New Roman" w:cs="Times New Roman"/>
          <w:sz w:val="20"/>
          <w:szCs w:val="20"/>
        </w:rPr>
        <w:t>doi:10.1038/sj.ijo</w:t>
      </w:r>
      <w:proofErr w:type="gramEnd"/>
      <w:r w:rsidRPr="00AE0431">
        <w:rPr>
          <w:rFonts w:ascii="Times New Roman" w:hAnsi="Times New Roman" w:cs="Times New Roman"/>
          <w:sz w:val="20"/>
          <w:szCs w:val="20"/>
        </w:rPr>
        <w:t>.0801597</w:t>
      </w:r>
    </w:p>
    <w:p w14:paraId="300EDF1B" w14:textId="77777777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E456A6">
        <w:rPr>
          <w:rFonts w:ascii="Times New Roman" w:hAnsi="Times New Roman" w:cs="Times New Roman"/>
          <w:sz w:val="20"/>
          <w:szCs w:val="20"/>
          <w:lang w:val="pt-PT"/>
        </w:rPr>
        <w:t>77.</w:t>
      </w:r>
      <w:r w:rsidRPr="00E456A6">
        <w:rPr>
          <w:rFonts w:ascii="Times New Roman" w:hAnsi="Times New Roman" w:cs="Times New Roman"/>
          <w:sz w:val="20"/>
          <w:szCs w:val="20"/>
          <w:lang w:val="pt-PT"/>
        </w:rPr>
        <w:tab/>
      </w:r>
      <w:proofErr w:type="spellStart"/>
      <w:r w:rsidRPr="00E456A6">
        <w:rPr>
          <w:rFonts w:ascii="Times New Roman" w:hAnsi="Times New Roman" w:cs="Times New Roman"/>
          <w:sz w:val="20"/>
          <w:szCs w:val="20"/>
          <w:lang w:val="pt-PT"/>
        </w:rPr>
        <w:t>Kavouras</w:t>
      </w:r>
      <w:proofErr w:type="spellEnd"/>
      <w:r w:rsidRPr="00E456A6">
        <w:rPr>
          <w:rFonts w:ascii="Times New Roman" w:hAnsi="Times New Roman" w:cs="Times New Roman"/>
          <w:sz w:val="20"/>
          <w:szCs w:val="20"/>
          <w:lang w:val="pt-PT"/>
        </w:rPr>
        <w:t xml:space="preserve"> SA, </w:t>
      </w:r>
      <w:proofErr w:type="spellStart"/>
      <w:r w:rsidRPr="00E456A6">
        <w:rPr>
          <w:rFonts w:ascii="Times New Roman" w:hAnsi="Times New Roman" w:cs="Times New Roman"/>
          <w:sz w:val="20"/>
          <w:szCs w:val="20"/>
          <w:lang w:val="pt-PT"/>
        </w:rPr>
        <w:t>Maraki</w:t>
      </w:r>
      <w:proofErr w:type="spellEnd"/>
      <w:r w:rsidRPr="00E456A6">
        <w:rPr>
          <w:rFonts w:ascii="Times New Roman" w:hAnsi="Times New Roman" w:cs="Times New Roman"/>
          <w:sz w:val="20"/>
          <w:szCs w:val="20"/>
          <w:lang w:val="pt-PT"/>
        </w:rPr>
        <w:t xml:space="preserve"> MI, </w:t>
      </w:r>
      <w:proofErr w:type="spellStart"/>
      <w:r w:rsidRPr="00E456A6">
        <w:rPr>
          <w:rFonts w:ascii="Times New Roman" w:hAnsi="Times New Roman" w:cs="Times New Roman"/>
          <w:sz w:val="20"/>
          <w:szCs w:val="20"/>
          <w:lang w:val="pt-PT"/>
        </w:rPr>
        <w:t>Kollia</w:t>
      </w:r>
      <w:proofErr w:type="spellEnd"/>
      <w:r w:rsidRPr="00E456A6">
        <w:rPr>
          <w:rFonts w:ascii="Times New Roman" w:hAnsi="Times New Roman" w:cs="Times New Roman"/>
          <w:sz w:val="20"/>
          <w:szCs w:val="20"/>
          <w:lang w:val="pt-PT"/>
        </w:rPr>
        <w:t xml:space="preserve"> M, </w:t>
      </w:r>
      <w:proofErr w:type="spellStart"/>
      <w:r w:rsidRPr="00E456A6">
        <w:rPr>
          <w:rFonts w:ascii="Times New Roman" w:hAnsi="Times New Roman" w:cs="Times New Roman"/>
          <w:sz w:val="20"/>
          <w:szCs w:val="20"/>
          <w:lang w:val="pt-PT"/>
        </w:rPr>
        <w:t>Gioxari</w:t>
      </w:r>
      <w:proofErr w:type="spellEnd"/>
      <w:r w:rsidRPr="00E456A6">
        <w:rPr>
          <w:rFonts w:ascii="Times New Roman" w:hAnsi="Times New Roman" w:cs="Times New Roman"/>
          <w:sz w:val="20"/>
          <w:szCs w:val="20"/>
          <w:lang w:val="pt-PT"/>
        </w:rPr>
        <w:t xml:space="preserve"> A, Jansen LT, </w:t>
      </w:r>
      <w:proofErr w:type="spellStart"/>
      <w:r w:rsidRPr="00E456A6">
        <w:rPr>
          <w:rFonts w:ascii="Times New Roman" w:hAnsi="Times New Roman" w:cs="Times New Roman"/>
          <w:sz w:val="20"/>
          <w:szCs w:val="20"/>
          <w:lang w:val="pt-PT"/>
        </w:rPr>
        <w:t>Sidossis</w:t>
      </w:r>
      <w:proofErr w:type="spellEnd"/>
      <w:r w:rsidRPr="00E456A6">
        <w:rPr>
          <w:rFonts w:ascii="Times New Roman" w:hAnsi="Times New Roman" w:cs="Times New Roman"/>
          <w:sz w:val="20"/>
          <w:szCs w:val="20"/>
          <w:lang w:val="pt-PT"/>
        </w:rPr>
        <w:t xml:space="preserve"> LS. </w:t>
      </w:r>
      <w:r w:rsidRPr="00AE0431">
        <w:rPr>
          <w:rFonts w:ascii="Times New Roman" w:hAnsi="Times New Roman" w:cs="Times New Roman"/>
          <w:sz w:val="20"/>
          <w:szCs w:val="20"/>
        </w:rPr>
        <w:t xml:space="preserve">Development, </w:t>
      </w:r>
      <w:proofErr w:type="gramStart"/>
      <w:r w:rsidRPr="00AE0431">
        <w:rPr>
          <w:rFonts w:ascii="Times New Roman" w:hAnsi="Times New Roman" w:cs="Times New Roman"/>
          <w:sz w:val="20"/>
          <w:szCs w:val="20"/>
        </w:rPr>
        <w:t>reliability</w:t>
      </w:r>
      <w:proofErr w:type="gramEnd"/>
      <w:r w:rsidRPr="00AE0431">
        <w:rPr>
          <w:rFonts w:ascii="Times New Roman" w:hAnsi="Times New Roman" w:cs="Times New Roman"/>
          <w:sz w:val="20"/>
          <w:szCs w:val="20"/>
        </w:rPr>
        <w:t xml:space="preserve"> and validity of a physical activity questionnaire for estimating energy expenditure in Greek adults. Science &amp; Sports. 2016;31(3</w:t>
      </w:r>
      <w:proofErr w:type="gramStart"/>
      <w:r w:rsidRPr="00AE0431">
        <w:rPr>
          <w:rFonts w:ascii="Times New Roman" w:hAnsi="Times New Roman" w:cs="Times New Roman"/>
          <w:sz w:val="20"/>
          <w:szCs w:val="20"/>
        </w:rPr>
        <w:t>):e</w:t>
      </w:r>
      <w:proofErr w:type="gramEnd"/>
      <w:r w:rsidRPr="00AE0431">
        <w:rPr>
          <w:rFonts w:ascii="Times New Roman" w:hAnsi="Times New Roman" w:cs="Times New Roman"/>
          <w:sz w:val="20"/>
          <w:szCs w:val="20"/>
        </w:rPr>
        <w:t xml:space="preserve">47-e53. </w:t>
      </w:r>
    </w:p>
    <w:p w14:paraId="4591E38D" w14:textId="77777777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t>78.</w:t>
      </w:r>
      <w:r w:rsidRPr="00AE0431">
        <w:rPr>
          <w:rFonts w:ascii="Times New Roman" w:hAnsi="Times New Roman" w:cs="Times New Roman"/>
          <w:sz w:val="20"/>
          <w:szCs w:val="20"/>
        </w:rPr>
        <w:tab/>
        <w:t xml:space="preserve">Csizmadi I, Neilson HK, 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Kopciuk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KA, et al. The Sedentary Time and Activity Reporting Questionnaire (STAR-Q): reliability and validity against doubly labeled water and 7-day activity diaries. American journal of epidemiology. 2014;180(4):424-435. </w:t>
      </w:r>
    </w:p>
    <w:p w14:paraId="08D382C6" w14:textId="77777777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t>79.</w:t>
      </w:r>
      <w:r w:rsidRPr="00AE0431">
        <w:rPr>
          <w:rFonts w:ascii="Times New Roman" w:hAnsi="Times New Roman" w:cs="Times New Roman"/>
          <w:sz w:val="20"/>
          <w:szCs w:val="20"/>
        </w:rPr>
        <w:tab/>
        <w:t xml:space="preserve">Simpson K, Parker B, Capizzi J, et al. Validity and Reliability of Question 8 of the 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Paffenbarger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Physical Activity Questionnaire Among Healthy Adults. Journal of Physical Activity &amp; Health. 2015;12(1):116-123. </w:t>
      </w:r>
    </w:p>
    <w:p w14:paraId="354CA4A5" w14:textId="77777777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t>80.</w:t>
      </w:r>
      <w:r w:rsidRPr="00AE0431">
        <w:rPr>
          <w:rFonts w:ascii="Times New Roman" w:hAnsi="Times New Roman" w:cs="Times New Roman"/>
          <w:sz w:val="20"/>
          <w:szCs w:val="20"/>
        </w:rPr>
        <w:tab/>
        <w:t xml:space="preserve">Wareham NJ, Jakes RW, Rennie KL, Mitchell J, Hennings S, Day NE. </w:t>
      </w:r>
      <w:proofErr w:type="gramStart"/>
      <w:r w:rsidRPr="00AE0431">
        <w:rPr>
          <w:rFonts w:ascii="Times New Roman" w:hAnsi="Times New Roman" w:cs="Times New Roman"/>
          <w:sz w:val="20"/>
          <w:szCs w:val="20"/>
        </w:rPr>
        <w:t>Validity</w:t>
      </w:r>
      <w:proofErr w:type="gramEnd"/>
      <w:r w:rsidRPr="00AE0431">
        <w:rPr>
          <w:rFonts w:ascii="Times New Roman" w:hAnsi="Times New Roman" w:cs="Times New Roman"/>
          <w:sz w:val="20"/>
          <w:szCs w:val="20"/>
        </w:rPr>
        <w:t xml:space="preserve"> and repeatability of the EPIC-Norfolk physical activity questionnaire. International journal of epidemiology. 2002;31(1):168-174. </w:t>
      </w:r>
    </w:p>
    <w:p w14:paraId="5855290E" w14:textId="77777777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t>81.</w:t>
      </w:r>
      <w:r w:rsidRPr="00AE0431">
        <w:rPr>
          <w:rFonts w:ascii="Times New Roman" w:hAnsi="Times New Roman" w:cs="Times New Roman"/>
          <w:sz w:val="20"/>
          <w:szCs w:val="20"/>
        </w:rPr>
        <w:tab/>
        <w:t xml:space="preserve">Pols MA, Peeters PH, 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Ocke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MC, et al. Relative validity and repeatability of a new questionnaire on physical activity. Preventive Medicine. 1997;26(1):37-43. </w:t>
      </w:r>
    </w:p>
    <w:p w14:paraId="5614D321" w14:textId="77777777" w:rsidR="003C10D2" w:rsidRPr="007E42F6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t>82.</w:t>
      </w:r>
      <w:r w:rsidRPr="00AE0431">
        <w:rPr>
          <w:rFonts w:ascii="Times New Roman" w:hAnsi="Times New Roman" w:cs="Times New Roman"/>
          <w:sz w:val="20"/>
          <w:szCs w:val="20"/>
        </w:rPr>
        <w:tab/>
        <w:t xml:space="preserve">Bonn SE, Bergman P, 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Lagerros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YT, Sjölander A, 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Bälter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K. A validation study of the web-based physical activity questionnaire active-Q against the GENEA accelerometer. </w:t>
      </w:r>
      <w:r w:rsidRPr="007E42F6">
        <w:rPr>
          <w:rFonts w:ascii="Times New Roman" w:hAnsi="Times New Roman" w:cs="Times New Roman"/>
          <w:sz w:val="20"/>
          <w:szCs w:val="20"/>
        </w:rPr>
        <w:t>JMIR research protocols. 2015;4(3</w:t>
      </w:r>
      <w:proofErr w:type="gramStart"/>
      <w:r w:rsidRPr="007E42F6">
        <w:rPr>
          <w:rFonts w:ascii="Times New Roman" w:hAnsi="Times New Roman" w:cs="Times New Roman"/>
          <w:sz w:val="20"/>
          <w:szCs w:val="20"/>
        </w:rPr>
        <w:t>):e</w:t>
      </w:r>
      <w:proofErr w:type="gramEnd"/>
      <w:r w:rsidRPr="007E42F6">
        <w:rPr>
          <w:rFonts w:ascii="Times New Roman" w:hAnsi="Times New Roman" w:cs="Times New Roman"/>
          <w:sz w:val="20"/>
          <w:szCs w:val="20"/>
        </w:rPr>
        <w:t xml:space="preserve">86. </w:t>
      </w:r>
    </w:p>
    <w:p w14:paraId="77F4790B" w14:textId="77777777" w:rsidR="003C10D2" w:rsidRPr="00AE0431" w:rsidRDefault="003C10D2" w:rsidP="003C10D2">
      <w:pPr>
        <w:rPr>
          <w:rFonts w:ascii="Times New Roman" w:hAnsi="Times New Roman" w:cs="Times New Roman"/>
          <w:sz w:val="20"/>
          <w:szCs w:val="20"/>
        </w:rPr>
      </w:pPr>
      <w:r w:rsidRPr="00AE0431">
        <w:rPr>
          <w:rFonts w:ascii="Times New Roman" w:hAnsi="Times New Roman" w:cs="Times New Roman"/>
          <w:sz w:val="20"/>
          <w:szCs w:val="20"/>
        </w:rPr>
        <w:t>83.</w:t>
      </w:r>
      <w:r w:rsidRPr="00AE0431">
        <w:rPr>
          <w:rFonts w:ascii="Times New Roman" w:hAnsi="Times New Roman" w:cs="Times New Roman"/>
          <w:sz w:val="20"/>
          <w:szCs w:val="20"/>
        </w:rPr>
        <w:tab/>
        <w:t xml:space="preserve">Matton L, 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Wijndaele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K, </w:t>
      </w:r>
      <w:proofErr w:type="spellStart"/>
      <w:r w:rsidRPr="00AE0431">
        <w:rPr>
          <w:rFonts w:ascii="Times New Roman" w:hAnsi="Times New Roman" w:cs="Times New Roman"/>
          <w:sz w:val="20"/>
          <w:szCs w:val="20"/>
        </w:rPr>
        <w:t>Duvigneaud</w:t>
      </w:r>
      <w:proofErr w:type="spellEnd"/>
      <w:r w:rsidRPr="00AE0431">
        <w:rPr>
          <w:rFonts w:ascii="Times New Roman" w:hAnsi="Times New Roman" w:cs="Times New Roman"/>
          <w:sz w:val="20"/>
          <w:szCs w:val="20"/>
        </w:rPr>
        <w:t xml:space="preserve"> N, et al. Reliability and Validity of the Flemish Physical Activity Computerized Questionnaire in Adults. Research Quarterly for Exercise &amp; Sport. 2007;78(4):293-306.</w:t>
      </w:r>
    </w:p>
    <w:p w14:paraId="755F0295" w14:textId="77777777" w:rsidR="003C10D2" w:rsidRPr="002E1AEA" w:rsidRDefault="003C10D2" w:rsidP="002E1AEA">
      <w:pPr>
        <w:rPr>
          <w:b/>
          <w:bCs/>
        </w:rPr>
      </w:pPr>
    </w:p>
    <w:sectPr w:rsidR="003C10D2" w:rsidRPr="002E1AEA" w:rsidSect="000A66E6">
      <w:pgSz w:w="16838" w:h="11906" w:orient="landscape"/>
      <w:pgMar w:top="1701" w:right="1417" w:bottom="1701" w:left="1417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2" w:author="Rute dos Santos" w:date="2021-05-17T14:37:00Z" w:initials="RdS">
    <w:p w14:paraId="25EACF27" w14:textId="4A97C9C0" w:rsidR="00822E63" w:rsidRPr="00822E63" w:rsidRDefault="00822E63">
      <w:pPr>
        <w:pStyle w:val="Textodecomentrio"/>
        <w:rPr>
          <w:lang w:val="pt-PT"/>
        </w:rPr>
      </w:pPr>
      <w:r>
        <w:rPr>
          <w:rStyle w:val="Refdecomentrio"/>
        </w:rPr>
        <w:annotationRef/>
      </w:r>
      <w:r w:rsidRPr="00822E63">
        <w:rPr>
          <w:lang w:val="pt-PT"/>
        </w:rPr>
        <w:t>N</w:t>
      </w:r>
      <w:r>
        <w:rPr>
          <w:lang w:val="pt-PT"/>
        </w:rPr>
        <w:t>ão uses abreviaturas nas legendas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25EACF27" w15:done="1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44CFE38" w16cex:dateUtc="2021-05-17T13:37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25EACF27" w16cid:durableId="244CFE38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FFE5342"/>
    <w:multiLevelType w:val="hybridMultilevel"/>
    <w:tmpl w:val="5A5CFE4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Rute dos Santos">
    <w15:presenceInfo w15:providerId="AD" w15:userId="S::up473490@ms.uporto.pt::651fe006-fefa-4a47-8447-24c8ec124637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wzds9208t0z92e9de9p0psipadaxffz2ffp&quot;&gt;Systematic Review Questionnaires Adults and Elderly&lt;record-ids&gt;&lt;item&gt;25889&lt;/item&gt;&lt;item&gt;25895&lt;/item&gt;&lt;item&gt;25983&lt;/item&gt;&lt;item&gt;26044&lt;/item&gt;&lt;item&gt;26057&lt;/item&gt;&lt;item&gt;26135&lt;/item&gt;&lt;item&gt;27547&lt;/item&gt;&lt;item&gt;30043&lt;/item&gt;&lt;item&gt;30677&lt;/item&gt;&lt;item&gt;30831&lt;/item&gt;&lt;item&gt;35968&lt;/item&gt;&lt;item&gt;35972&lt;/item&gt;&lt;/record-ids&gt;&lt;/item&gt;&lt;/Libraries&gt;"/>
    <w:docVar w:name="paperpile-doc-id" w:val="K638Y985N376R989"/>
    <w:docVar w:name="paperpile-doc-name" w:val="Appendix 7 - Risk of Bias Tables.docx"/>
  </w:docVars>
  <w:rsids>
    <w:rsidRoot w:val="000A66E6"/>
    <w:rsid w:val="000035C4"/>
    <w:rsid w:val="00010CF6"/>
    <w:rsid w:val="0001767F"/>
    <w:rsid w:val="0002521B"/>
    <w:rsid w:val="000269D9"/>
    <w:rsid w:val="000361AA"/>
    <w:rsid w:val="00037810"/>
    <w:rsid w:val="000416FD"/>
    <w:rsid w:val="000435CF"/>
    <w:rsid w:val="0005210C"/>
    <w:rsid w:val="00071605"/>
    <w:rsid w:val="0007292A"/>
    <w:rsid w:val="00077355"/>
    <w:rsid w:val="000A336C"/>
    <w:rsid w:val="000A66E6"/>
    <w:rsid w:val="000E1CB1"/>
    <w:rsid w:val="000E20EA"/>
    <w:rsid w:val="000F5ECF"/>
    <w:rsid w:val="000F7D68"/>
    <w:rsid w:val="0010156B"/>
    <w:rsid w:val="00101B20"/>
    <w:rsid w:val="001137AC"/>
    <w:rsid w:val="00117003"/>
    <w:rsid w:val="00123CAB"/>
    <w:rsid w:val="00132CA9"/>
    <w:rsid w:val="00133C62"/>
    <w:rsid w:val="001811E0"/>
    <w:rsid w:val="00185D0A"/>
    <w:rsid w:val="001A232A"/>
    <w:rsid w:val="001A5447"/>
    <w:rsid w:val="001B19AF"/>
    <w:rsid w:val="001C0058"/>
    <w:rsid w:val="001C4E3A"/>
    <w:rsid w:val="001F57B6"/>
    <w:rsid w:val="00205225"/>
    <w:rsid w:val="00210C17"/>
    <w:rsid w:val="0022298A"/>
    <w:rsid w:val="00257C78"/>
    <w:rsid w:val="00265CF1"/>
    <w:rsid w:val="002876B0"/>
    <w:rsid w:val="00291986"/>
    <w:rsid w:val="002976A3"/>
    <w:rsid w:val="002C0949"/>
    <w:rsid w:val="002C5476"/>
    <w:rsid w:val="002D6A2F"/>
    <w:rsid w:val="002E1AEA"/>
    <w:rsid w:val="00306B95"/>
    <w:rsid w:val="003202F8"/>
    <w:rsid w:val="003355A0"/>
    <w:rsid w:val="00346279"/>
    <w:rsid w:val="00362377"/>
    <w:rsid w:val="00367F8C"/>
    <w:rsid w:val="00374AEB"/>
    <w:rsid w:val="003759DE"/>
    <w:rsid w:val="003808CE"/>
    <w:rsid w:val="0038201C"/>
    <w:rsid w:val="00391AE4"/>
    <w:rsid w:val="003B5327"/>
    <w:rsid w:val="003C10D2"/>
    <w:rsid w:val="003C28F7"/>
    <w:rsid w:val="003D7D2C"/>
    <w:rsid w:val="003F0AE6"/>
    <w:rsid w:val="003F37EA"/>
    <w:rsid w:val="00406CE6"/>
    <w:rsid w:val="004109BF"/>
    <w:rsid w:val="00414822"/>
    <w:rsid w:val="0041716A"/>
    <w:rsid w:val="00440093"/>
    <w:rsid w:val="00452EE8"/>
    <w:rsid w:val="00491895"/>
    <w:rsid w:val="004A613D"/>
    <w:rsid w:val="004C7632"/>
    <w:rsid w:val="004D01DD"/>
    <w:rsid w:val="004D0EAD"/>
    <w:rsid w:val="004E26BC"/>
    <w:rsid w:val="004F2B96"/>
    <w:rsid w:val="00517721"/>
    <w:rsid w:val="00527A84"/>
    <w:rsid w:val="00530D72"/>
    <w:rsid w:val="00534941"/>
    <w:rsid w:val="00562610"/>
    <w:rsid w:val="005710AE"/>
    <w:rsid w:val="005A0988"/>
    <w:rsid w:val="005A46DA"/>
    <w:rsid w:val="005A6CB0"/>
    <w:rsid w:val="005B6271"/>
    <w:rsid w:val="005D7539"/>
    <w:rsid w:val="005E038A"/>
    <w:rsid w:val="00627345"/>
    <w:rsid w:val="00630255"/>
    <w:rsid w:val="00646E46"/>
    <w:rsid w:val="00647947"/>
    <w:rsid w:val="00657A6D"/>
    <w:rsid w:val="00663613"/>
    <w:rsid w:val="0066483A"/>
    <w:rsid w:val="00675E5C"/>
    <w:rsid w:val="006A0489"/>
    <w:rsid w:val="006D4934"/>
    <w:rsid w:val="006F5ED8"/>
    <w:rsid w:val="006F7605"/>
    <w:rsid w:val="00704894"/>
    <w:rsid w:val="007076E8"/>
    <w:rsid w:val="00715762"/>
    <w:rsid w:val="00715E4A"/>
    <w:rsid w:val="00722DC6"/>
    <w:rsid w:val="00724A2A"/>
    <w:rsid w:val="00783F09"/>
    <w:rsid w:val="00785345"/>
    <w:rsid w:val="00794AD3"/>
    <w:rsid w:val="007A3096"/>
    <w:rsid w:val="007A3944"/>
    <w:rsid w:val="007A4763"/>
    <w:rsid w:val="007A5670"/>
    <w:rsid w:val="007C22D5"/>
    <w:rsid w:val="007F5A4F"/>
    <w:rsid w:val="007F608D"/>
    <w:rsid w:val="00822E63"/>
    <w:rsid w:val="00827010"/>
    <w:rsid w:val="0089299C"/>
    <w:rsid w:val="008A3434"/>
    <w:rsid w:val="008B0262"/>
    <w:rsid w:val="008B4E1A"/>
    <w:rsid w:val="008C3794"/>
    <w:rsid w:val="008C663E"/>
    <w:rsid w:val="008F57D8"/>
    <w:rsid w:val="009027FB"/>
    <w:rsid w:val="00910D66"/>
    <w:rsid w:val="00911D66"/>
    <w:rsid w:val="009147A9"/>
    <w:rsid w:val="0092684A"/>
    <w:rsid w:val="00933FDA"/>
    <w:rsid w:val="0095361F"/>
    <w:rsid w:val="009540FA"/>
    <w:rsid w:val="0095443D"/>
    <w:rsid w:val="00960EC1"/>
    <w:rsid w:val="00966354"/>
    <w:rsid w:val="00987D60"/>
    <w:rsid w:val="0099401F"/>
    <w:rsid w:val="009A23C1"/>
    <w:rsid w:val="009A2A5F"/>
    <w:rsid w:val="009F0C5D"/>
    <w:rsid w:val="00A05263"/>
    <w:rsid w:val="00A112E4"/>
    <w:rsid w:val="00A24184"/>
    <w:rsid w:val="00A33548"/>
    <w:rsid w:val="00A53D62"/>
    <w:rsid w:val="00A53FB5"/>
    <w:rsid w:val="00A54104"/>
    <w:rsid w:val="00A62596"/>
    <w:rsid w:val="00AC1F14"/>
    <w:rsid w:val="00AD19B7"/>
    <w:rsid w:val="00AE0DD2"/>
    <w:rsid w:val="00AF1A6F"/>
    <w:rsid w:val="00B01D86"/>
    <w:rsid w:val="00B17D31"/>
    <w:rsid w:val="00B231D1"/>
    <w:rsid w:val="00B34601"/>
    <w:rsid w:val="00B61B66"/>
    <w:rsid w:val="00B637E5"/>
    <w:rsid w:val="00B945BF"/>
    <w:rsid w:val="00B97B27"/>
    <w:rsid w:val="00BD44E8"/>
    <w:rsid w:val="00BE4F21"/>
    <w:rsid w:val="00BF0023"/>
    <w:rsid w:val="00C06C20"/>
    <w:rsid w:val="00C15627"/>
    <w:rsid w:val="00C233D0"/>
    <w:rsid w:val="00C24D9E"/>
    <w:rsid w:val="00C27FD7"/>
    <w:rsid w:val="00C676F2"/>
    <w:rsid w:val="00C8011A"/>
    <w:rsid w:val="00C9259E"/>
    <w:rsid w:val="00C95613"/>
    <w:rsid w:val="00CB0244"/>
    <w:rsid w:val="00CC1778"/>
    <w:rsid w:val="00CC77E7"/>
    <w:rsid w:val="00CF523F"/>
    <w:rsid w:val="00D06E6B"/>
    <w:rsid w:val="00D150E3"/>
    <w:rsid w:val="00D17167"/>
    <w:rsid w:val="00D20237"/>
    <w:rsid w:val="00D37E0D"/>
    <w:rsid w:val="00D67EDF"/>
    <w:rsid w:val="00D709EA"/>
    <w:rsid w:val="00D908B2"/>
    <w:rsid w:val="00E013BC"/>
    <w:rsid w:val="00E03A40"/>
    <w:rsid w:val="00E3162D"/>
    <w:rsid w:val="00E323B2"/>
    <w:rsid w:val="00E456A6"/>
    <w:rsid w:val="00E4664A"/>
    <w:rsid w:val="00E63333"/>
    <w:rsid w:val="00E63FF5"/>
    <w:rsid w:val="00E82BE2"/>
    <w:rsid w:val="00E901FB"/>
    <w:rsid w:val="00E94620"/>
    <w:rsid w:val="00EB6C64"/>
    <w:rsid w:val="00EC49CD"/>
    <w:rsid w:val="00EE6A30"/>
    <w:rsid w:val="00F033F4"/>
    <w:rsid w:val="00F153F8"/>
    <w:rsid w:val="00F15A8D"/>
    <w:rsid w:val="00F176E6"/>
    <w:rsid w:val="00F2229F"/>
    <w:rsid w:val="00F26A8C"/>
    <w:rsid w:val="00F52E3C"/>
    <w:rsid w:val="00F72677"/>
    <w:rsid w:val="00F76175"/>
    <w:rsid w:val="00F825C2"/>
    <w:rsid w:val="00F83041"/>
    <w:rsid w:val="00FA7A30"/>
    <w:rsid w:val="00FD6767"/>
    <w:rsid w:val="00FD67D1"/>
    <w:rsid w:val="00FE6769"/>
    <w:rsid w:val="00FF6D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86180DD"/>
  <w15:chartTrackingRefBased/>
  <w15:docId w15:val="{48DC545F-FE91-49F0-872F-65B529AAD01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PargrafodaLista">
    <w:name w:val="List Paragraph"/>
    <w:basedOn w:val="Normal"/>
    <w:uiPriority w:val="34"/>
    <w:qFormat/>
    <w:rsid w:val="000A66E6"/>
    <w:pPr>
      <w:ind w:left="720"/>
      <w:contextualSpacing/>
    </w:pPr>
  </w:style>
  <w:style w:type="paragraph" w:styleId="Textodebalo">
    <w:name w:val="Balloon Text"/>
    <w:basedOn w:val="Normal"/>
    <w:link w:val="TextodebaloCarter"/>
    <w:uiPriority w:val="99"/>
    <w:semiHidden/>
    <w:unhideWhenUsed/>
    <w:rsid w:val="00452EE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baloCarter">
    <w:name w:val="Texto de balão Caráter"/>
    <w:basedOn w:val="Tipodeletrapredefinidodopargrafo"/>
    <w:link w:val="Textodebalo"/>
    <w:uiPriority w:val="99"/>
    <w:semiHidden/>
    <w:rsid w:val="00452EE8"/>
    <w:rPr>
      <w:rFonts w:ascii="Segoe UI" w:hAnsi="Segoe UI" w:cs="Segoe UI"/>
      <w:sz w:val="18"/>
      <w:szCs w:val="18"/>
    </w:rPr>
  </w:style>
  <w:style w:type="paragraph" w:styleId="Legenda">
    <w:name w:val="caption"/>
    <w:basedOn w:val="Normal"/>
    <w:next w:val="Normal"/>
    <w:uiPriority w:val="35"/>
    <w:unhideWhenUsed/>
    <w:qFormat/>
    <w:rsid w:val="00452EE8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arter"/>
    <w:rsid w:val="00452EE8"/>
    <w:pPr>
      <w:framePr w:hSpace="180" w:wrap="around" w:vAnchor="page" w:hAnchor="margin" w:y="2161"/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arter">
    <w:name w:val="EndNote Bibliography Title Caráter"/>
    <w:basedOn w:val="Tipodeletrapredefinidodopargrafo"/>
    <w:link w:val="EndNoteBibliographyTitle"/>
    <w:rsid w:val="00452EE8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arter"/>
    <w:rsid w:val="00452EE8"/>
    <w:pPr>
      <w:framePr w:hSpace="180" w:wrap="around" w:vAnchor="page" w:hAnchor="margin" w:y="2161"/>
      <w:spacing w:line="240" w:lineRule="auto"/>
    </w:pPr>
    <w:rPr>
      <w:rFonts w:ascii="Calibri" w:hAnsi="Calibri" w:cs="Calibri"/>
      <w:noProof/>
    </w:rPr>
  </w:style>
  <w:style w:type="character" w:customStyle="1" w:styleId="EndNoteBibliographyCarter">
    <w:name w:val="EndNote Bibliography Caráter"/>
    <w:basedOn w:val="Tipodeletrapredefinidodopargrafo"/>
    <w:link w:val="EndNoteBibliography"/>
    <w:rsid w:val="00452EE8"/>
    <w:rPr>
      <w:rFonts w:ascii="Calibri" w:hAnsi="Calibri" w:cs="Calibri"/>
      <w:noProof/>
    </w:rPr>
  </w:style>
  <w:style w:type="character" w:styleId="Refdecomentrio">
    <w:name w:val="annotation reference"/>
    <w:basedOn w:val="Tipodeletrapredefinidodopargrafo"/>
    <w:uiPriority w:val="99"/>
    <w:semiHidden/>
    <w:unhideWhenUsed/>
    <w:rsid w:val="007F608D"/>
    <w:rPr>
      <w:sz w:val="16"/>
      <w:szCs w:val="16"/>
    </w:rPr>
  </w:style>
  <w:style w:type="paragraph" w:styleId="Textodecomentrio">
    <w:name w:val="annotation text"/>
    <w:basedOn w:val="Normal"/>
    <w:link w:val="TextodecomentrioCarter"/>
    <w:uiPriority w:val="99"/>
    <w:semiHidden/>
    <w:unhideWhenUsed/>
    <w:rsid w:val="007F608D"/>
    <w:pPr>
      <w:spacing w:line="240" w:lineRule="auto"/>
    </w:pPr>
    <w:rPr>
      <w:sz w:val="20"/>
      <w:szCs w:val="20"/>
    </w:rPr>
  </w:style>
  <w:style w:type="character" w:customStyle="1" w:styleId="TextodecomentrioCarter">
    <w:name w:val="Texto de comentário Caráter"/>
    <w:basedOn w:val="Tipodeletrapredefinidodopargrafo"/>
    <w:link w:val="Textodecomentrio"/>
    <w:uiPriority w:val="99"/>
    <w:semiHidden/>
    <w:rsid w:val="007F608D"/>
    <w:rPr>
      <w:sz w:val="20"/>
      <w:szCs w:val="20"/>
    </w:rPr>
  </w:style>
  <w:style w:type="paragraph" w:styleId="Assuntodecomentrio">
    <w:name w:val="annotation subject"/>
    <w:basedOn w:val="Textodecomentrio"/>
    <w:next w:val="Textodecomentrio"/>
    <w:link w:val="AssuntodecomentrioCarter"/>
    <w:uiPriority w:val="99"/>
    <w:semiHidden/>
    <w:unhideWhenUsed/>
    <w:rsid w:val="007F608D"/>
    <w:rPr>
      <w:b/>
      <w:bCs/>
    </w:rPr>
  </w:style>
  <w:style w:type="character" w:customStyle="1" w:styleId="AssuntodecomentrioCarter">
    <w:name w:val="Assunto de comentário Caráter"/>
    <w:basedOn w:val="TextodecomentrioCarter"/>
    <w:link w:val="Assuntodecomentrio"/>
    <w:uiPriority w:val="99"/>
    <w:semiHidden/>
    <w:rsid w:val="007F608D"/>
    <w:rPr>
      <w:b/>
      <w:bCs/>
      <w:sz w:val="20"/>
      <w:szCs w:val="20"/>
    </w:rPr>
  </w:style>
  <w:style w:type="paragraph" w:customStyle="1" w:styleId="Default">
    <w:name w:val="Default"/>
    <w:rsid w:val="006F5ED8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pt-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6131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34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56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41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443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782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227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356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123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327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834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652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238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861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115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1598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4416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2853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39876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91636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7018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00204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611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3376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00148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6421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2518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98968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2066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208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078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1233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2650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752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32220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4234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4759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88170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568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017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6/09/relationships/commentsIds" Target="commentsIds.xml"/><Relationship Id="rId3" Type="http://schemas.openxmlformats.org/officeDocument/2006/relationships/styles" Target="styles.xml"/><Relationship Id="rId7" Type="http://schemas.microsoft.com/office/2011/relationships/commentsExtended" Target="commentsExtended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11" Type="http://schemas.microsoft.com/office/2011/relationships/people" Target="people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microsoft.com/office/2018/08/relationships/commentsExtensible" Target="commentsExtensible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6665E71-1935-4278-B7C2-6812BA347EE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26</TotalTime>
  <Pages>26</Pages>
  <Words>5472</Words>
  <Characters>29554</Characters>
  <Application>Microsoft Office Word</Application>
  <DocSecurity>0</DocSecurity>
  <Lines>246</Lines>
  <Paragraphs>69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49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uno Rodrigues</dc:creator>
  <cp:keywords/>
  <dc:description/>
  <cp:lastModifiedBy>Bruno Rodrigues</cp:lastModifiedBy>
  <cp:revision>43</cp:revision>
  <dcterms:created xsi:type="dcterms:W3CDTF">2020-12-05T15:00:00Z</dcterms:created>
  <dcterms:modified xsi:type="dcterms:W3CDTF">2022-01-05T16:31:00Z</dcterms:modified>
</cp:coreProperties>
</file>